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01A30A" w14:textId="77777777" w:rsidR="00793539" w:rsidRPr="008C1B54" w:rsidRDefault="00793539" w:rsidP="00793539">
      <w:pPr>
        <w:rPr>
          <w:b/>
          <w:bCs/>
        </w:rPr>
      </w:pPr>
      <w:r w:rsidRPr="008C1B54">
        <w:rPr>
          <w:b/>
          <w:bCs/>
        </w:rPr>
        <w:t>In government we trust? Micro-business adaptation to climate change in four post-colonial and transitional economies of China</w:t>
      </w:r>
    </w:p>
    <w:p w14:paraId="51400F67" w14:textId="77777777" w:rsidR="00793539" w:rsidRPr="00793539" w:rsidRDefault="00793539" w:rsidP="00793539">
      <w:pPr>
        <w:jc w:val="center"/>
        <w:rPr>
          <w:rFonts w:ascii="Times New Roman" w:hAnsi="Times New Roman" w:cs="Times New Roman"/>
          <w:sz w:val="24"/>
          <w:szCs w:val="24"/>
        </w:rPr>
      </w:pPr>
    </w:p>
    <w:p w14:paraId="219BD210" w14:textId="77777777" w:rsidR="00793539" w:rsidRPr="00D87CCA" w:rsidRDefault="00793539" w:rsidP="00793539">
      <w:pPr>
        <w:spacing w:line="240" w:lineRule="auto"/>
        <w:jc w:val="center"/>
        <w:rPr>
          <w:rFonts w:ascii="Times New Roman" w:hAnsi="Times New Roman" w:cs="Times New Roman"/>
          <w:sz w:val="24"/>
          <w:szCs w:val="24"/>
          <w:lang w:val="en-US"/>
        </w:rPr>
      </w:pPr>
      <w:r w:rsidRPr="00D87CCA">
        <w:rPr>
          <w:rFonts w:ascii="Times New Roman" w:hAnsi="Times New Roman" w:cs="Times New Roman"/>
          <w:sz w:val="24"/>
          <w:szCs w:val="24"/>
          <w:lang w:val="en-US"/>
        </w:rPr>
        <w:t xml:space="preserve">Alex </w:t>
      </w:r>
      <w:r>
        <w:rPr>
          <w:rFonts w:ascii="Times New Roman" w:hAnsi="Times New Roman" w:cs="Times New Roman"/>
          <w:sz w:val="24"/>
          <w:szCs w:val="24"/>
          <w:lang w:val="en-US"/>
        </w:rPr>
        <w:t xml:space="preserve">Y </w:t>
      </w:r>
      <w:r w:rsidRPr="00D87CCA">
        <w:rPr>
          <w:rFonts w:ascii="Times New Roman" w:hAnsi="Times New Roman" w:cs="Times New Roman"/>
          <w:sz w:val="24"/>
          <w:szCs w:val="24"/>
          <w:lang w:val="en-US"/>
        </w:rPr>
        <w:t>Lo</w:t>
      </w:r>
    </w:p>
    <w:p w14:paraId="71D67C03" w14:textId="77777777" w:rsidR="00793539" w:rsidRDefault="00793539" w:rsidP="00793539">
      <w:pPr>
        <w:spacing w:line="240" w:lineRule="auto"/>
        <w:jc w:val="center"/>
        <w:rPr>
          <w:rFonts w:ascii="Times New Roman" w:hAnsi="Times New Roman" w:cs="Times New Roman"/>
          <w:sz w:val="24"/>
          <w:szCs w:val="24"/>
          <w:lang w:val="en-US"/>
        </w:rPr>
      </w:pPr>
      <w:r w:rsidRPr="00330607">
        <w:rPr>
          <w:rFonts w:ascii="Times New Roman" w:hAnsi="Times New Roman" w:cs="Times New Roman"/>
          <w:sz w:val="24"/>
          <w:szCs w:val="24"/>
          <w:lang w:val="en-US"/>
        </w:rPr>
        <w:t xml:space="preserve">New Zealand Climate Change Research Institute,  </w:t>
      </w:r>
    </w:p>
    <w:p w14:paraId="4C6074E0" w14:textId="77777777" w:rsidR="00793539" w:rsidRDefault="00793539" w:rsidP="00793539">
      <w:pPr>
        <w:spacing w:line="240" w:lineRule="auto"/>
        <w:jc w:val="center"/>
        <w:rPr>
          <w:rFonts w:ascii="Times New Roman" w:hAnsi="Times New Roman" w:cs="Times New Roman"/>
          <w:sz w:val="24"/>
          <w:szCs w:val="24"/>
          <w:lang w:val="en-US"/>
        </w:rPr>
      </w:pPr>
      <w:r w:rsidRPr="00330607">
        <w:rPr>
          <w:rFonts w:ascii="Times New Roman" w:hAnsi="Times New Roman" w:cs="Times New Roman"/>
          <w:sz w:val="24"/>
          <w:szCs w:val="24"/>
          <w:lang w:val="en-US"/>
        </w:rPr>
        <w:t xml:space="preserve">School of Geography, Environment and Earth Sciences, </w:t>
      </w:r>
    </w:p>
    <w:p w14:paraId="2B70A3E5" w14:textId="77777777" w:rsidR="00793539" w:rsidRDefault="00793539" w:rsidP="00793539">
      <w:pPr>
        <w:spacing w:line="240" w:lineRule="auto"/>
        <w:jc w:val="center"/>
        <w:rPr>
          <w:rFonts w:ascii="Times New Roman" w:hAnsi="Times New Roman" w:cs="Times New Roman"/>
          <w:sz w:val="24"/>
          <w:szCs w:val="24"/>
          <w:lang w:val="en-US"/>
        </w:rPr>
      </w:pPr>
      <w:r w:rsidRPr="00330607">
        <w:rPr>
          <w:rFonts w:ascii="Times New Roman" w:hAnsi="Times New Roman" w:cs="Times New Roman"/>
          <w:sz w:val="24"/>
          <w:szCs w:val="24"/>
          <w:lang w:val="en-US"/>
        </w:rPr>
        <w:t xml:space="preserve">Victoria University of Wellington, </w:t>
      </w:r>
    </w:p>
    <w:p w14:paraId="1B4C5EF6" w14:textId="77777777" w:rsidR="00793539" w:rsidRDefault="00793539" w:rsidP="00793539">
      <w:pPr>
        <w:spacing w:line="240" w:lineRule="auto"/>
        <w:jc w:val="center"/>
        <w:rPr>
          <w:rFonts w:ascii="Times New Roman" w:hAnsi="Times New Roman" w:cs="Times New Roman"/>
          <w:sz w:val="24"/>
          <w:szCs w:val="24"/>
          <w:lang w:val="en-US"/>
        </w:rPr>
      </w:pPr>
      <w:r w:rsidRPr="00330607">
        <w:rPr>
          <w:rFonts w:ascii="Times New Roman" w:hAnsi="Times New Roman" w:cs="Times New Roman"/>
          <w:sz w:val="24"/>
          <w:szCs w:val="24"/>
          <w:lang w:val="en-US"/>
        </w:rPr>
        <w:t>Wellington 6012, New Zealand</w:t>
      </w:r>
    </w:p>
    <w:p w14:paraId="5BE3C3E1" w14:textId="77777777" w:rsidR="00793539" w:rsidRDefault="00793539" w:rsidP="00793539">
      <w:pPr>
        <w:spacing w:line="240" w:lineRule="auto"/>
        <w:jc w:val="center"/>
        <w:rPr>
          <w:rFonts w:ascii="Times New Roman" w:hAnsi="Times New Roman" w:cs="Times New Roman"/>
          <w:sz w:val="24"/>
          <w:szCs w:val="24"/>
          <w:lang w:val="en-US"/>
        </w:rPr>
      </w:pPr>
    </w:p>
    <w:p w14:paraId="4BDE77A3" w14:textId="77777777" w:rsidR="00793539" w:rsidRDefault="00793539" w:rsidP="00793539">
      <w:pPr>
        <w:spacing w:line="240" w:lineRule="auto"/>
        <w:jc w:val="center"/>
        <w:rPr>
          <w:rFonts w:ascii="Times New Roman" w:hAnsi="Times New Roman" w:cs="Times New Roman"/>
          <w:sz w:val="24"/>
          <w:szCs w:val="24"/>
          <w:lang w:val="en-US"/>
        </w:rPr>
      </w:pPr>
      <w:proofErr w:type="spellStart"/>
      <w:r w:rsidRPr="00D957F9">
        <w:rPr>
          <w:rFonts w:ascii="Times New Roman" w:hAnsi="Times New Roman" w:cs="Times New Roman"/>
          <w:sz w:val="24"/>
          <w:szCs w:val="24"/>
          <w:lang w:val="en-US"/>
        </w:rPr>
        <w:t>Shuwen</w:t>
      </w:r>
      <w:proofErr w:type="spellEnd"/>
      <w:r w:rsidRPr="00D957F9">
        <w:rPr>
          <w:rFonts w:ascii="Times New Roman" w:hAnsi="Times New Roman" w:cs="Times New Roman"/>
          <w:sz w:val="24"/>
          <w:szCs w:val="24"/>
          <w:lang w:val="en-US"/>
        </w:rPr>
        <w:t xml:space="preserve"> Liu</w:t>
      </w:r>
    </w:p>
    <w:p w14:paraId="30A08D72"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 xml:space="preserve">School of Arts and Social Sciences, </w:t>
      </w:r>
    </w:p>
    <w:p w14:paraId="1A5F111A"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Th</w:t>
      </w:r>
      <w:r>
        <w:rPr>
          <w:rFonts w:ascii="Times New Roman" w:hAnsi="Times New Roman" w:cs="Times New Roman"/>
          <w:sz w:val="24"/>
          <w:szCs w:val="24"/>
          <w:lang w:val="en-US"/>
        </w:rPr>
        <w:t>e Open University of Hong Kong</w:t>
      </w:r>
    </w:p>
    <w:p w14:paraId="4C1FDF3F"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Hong Kong, China</w:t>
      </w:r>
    </w:p>
    <w:p w14:paraId="7DC454B1" w14:textId="77777777" w:rsidR="00793539" w:rsidRDefault="00793539" w:rsidP="00793539">
      <w:pPr>
        <w:spacing w:line="240" w:lineRule="auto"/>
        <w:jc w:val="center"/>
        <w:rPr>
          <w:rFonts w:ascii="Times New Roman" w:hAnsi="Times New Roman" w:cs="Times New Roman"/>
          <w:sz w:val="24"/>
          <w:szCs w:val="24"/>
          <w:lang w:val="en-US"/>
        </w:rPr>
      </w:pPr>
    </w:p>
    <w:p w14:paraId="6FF1FE36" w14:textId="77777777" w:rsidR="00793539" w:rsidRPr="00D957F9" w:rsidRDefault="00793539" w:rsidP="00793539">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lice S. Y. Chow</w:t>
      </w:r>
    </w:p>
    <w:p w14:paraId="31B25DD2"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 xml:space="preserve">Department of Social Sciences, </w:t>
      </w:r>
    </w:p>
    <w:p w14:paraId="22C6130A"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 xml:space="preserve">The Education </w:t>
      </w:r>
      <w:r>
        <w:rPr>
          <w:rFonts w:ascii="Times New Roman" w:hAnsi="Times New Roman" w:cs="Times New Roman"/>
          <w:sz w:val="24"/>
          <w:szCs w:val="24"/>
          <w:lang w:val="en-US"/>
        </w:rPr>
        <w:t xml:space="preserve">University </w:t>
      </w:r>
      <w:r w:rsidRPr="00D957F9">
        <w:rPr>
          <w:rFonts w:ascii="Times New Roman" w:hAnsi="Times New Roman" w:cs="Times New Roman"/>
          <w:sz w:val="24"/>
          <w:szCs w:val="24"/>
          <w:lang w:val="en-US"/>
        </w:rPr>
        <w:t xml:space="preserve">of Hong Kong  </w:t>
      </w:r>
    </w:p>
    <w:p w14:paraId="23D520A1"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Hong Kong, China</w:t>
      </w:r>
    </w:p>
    <w:p w14:paraId="42518A98" w14:textId="77777777" w:rsidR="00793539" w:rsidRDefault="00793539" w:rsidP="00793539">
      <w:pPr>
        <w:spacing w:line="240" w:lineRule="auto"/>
        <w:jc w:val="center"/>
        <w:rPr>
          <w:rFonts w:ascii="Times New Roman" w:hAnsi="Times New Roman" w:cs="Times New Roman"/>
          <w:sz w:val="24"/>
          <w:szCs w:val="24"/>
          <w:lang w:val="en-US"/>
        </w:rPr>
      </w:pPr>
    </w:p>
    <w:p w14:paraId="4D3EB558" w14:textId="77777777" w:rsidR="00793539" w:rsidRPr="00D957F9" w:rsidRDefault="00793539" w:rsidP="00793539">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Qing Pei</w:t>
      </w:r>
    </w:p>
    <w:p w14:paraId="79BFDFC9"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 xml:space="preserve">Department of Social Sciences, </w:t>
      </w:r>
    </w:p>
    <w:p w14:paraId="50F914A9"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 xml:space="preserve">The Education </w:t>
      </w:r>
      <w:r>
        <w:rPr>
          <w:rFonts w:ascii="Times New Roman" w:hAnsi="Times New Roman" w:cs="Times New Roman"/>
          <w:sz w:val="24"/>
          <w:szCs w:val="24"/>
          <w:lang w:val="en-US"/>
        </w:rPr>
        <w:t xml:space="preserve">University </w:t>
      </w:r>
      <w:r w:rsidRPr="00D957F9">
        <w:rPr>
          <w:rFonts w:ascii="Times New Roman" w:hAnsi="Times New Roman" w:cs="Times New Roman"/>
          <w:sz w:val="24"/>
          <w:szCs w:val="24"/>
          <w:lang w:val="en-US"/>
        </w:rPr>
        <w:t xml:space="preserve">of Hong Kong  </w:t>
      </w:r>
    </w:p>
    <w:p w14:paraId="7E9A6DEF"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Hong Kong, China</w:t>
      </w:r>
    </w:p>
    <w:p w14:paraId="0578622A" w14:textId="77777777" w:rsidR="00793539" w:rsidRDefault="00793539" w:rsidP="00793539">
      <w:pPr>
        <w:spacing w:line="240" w:lineRule="auto"/>
        <w:jc w:val="center"/>
        <w:rPr>
          <w:rFonts w:ascii="Times New Roman" w:hAnsi="Times New Roman" w:cs="Times New Roman"/>
          <w:sz w:val="24"/>
          <w:szCs w:val="24"/>
          <w:lang w:val="en-US"/>
        </w:rPr>
      </w:pPr>
    </w:p>
    <w:p w14:paraId="765A8DF1" w14:textId="77777777" w:rsidR="00793539" w:rsidRPr="00D957F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Lewis T.O. Cheung</w:t>
      </w:r>
    </w:p>
    <w:p w14:paraId="0B044898"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 xml:space="preserve">Department of Social Sciences, </w:t>
      </w:r>
    </w:p>
    <w:p w14:paraId="3E61B461"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 xml:space="preserve">The Education </w:t>
      </w:r>
      <w:r>
        <w:rPr>
          <w:rFonts w:ascii="Times New Roman" w:hAnsi="Times New Roman" w:cs="Times New Roman"/>
          <w:sz w:val="24"/>
          <w:szCs w:val="24"/>
          <w:lang w:val="en-US"/>
        </w:rPr>
        <w:t xml:space="preserve">University </w:t>
      </w:r>
      <w:r w:rsidRPr="00D957F9">
        <w:rPr>
          <w:rFonts w:ascii="Times New Roman" w:hAnsi="Times New Roman" w:cs="Times New Roman"/>
          <w:sz w:val="24"/>
          <w:szCs w:val="24"/>
          <w:lang w:val="en-US"/>
        </w:rPr>
        <w:t xml:space="preserve">of Hong Kong  </w:t>
      </w:r>
    </w:p>
    <w:p w14:paraId="4551B9D1"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Hong Kong, China</w:t>
      </w:r>
    </w:p>
    <w:p w14:paraId="6B5252D3" w14:textId="77777777" w:rsidR="00793539" w:rsidRDefault="00793539" w:rsidP="00793539">
      <w:pPr>
        <w:spacing w:line="240" w:lineRule="auto"/>
        <w:jc w:val="center"/>
        <w:rPr>
          <w:rFonts w:ascii="Times New Roman" w:hAnsi="Times New Roman" w:cs="Times New Roman"/>
          <w:sz w:val="24"/>
          <w:szCs w:val="24"/>
          <w:lang w:val="en-US"/>
        </w:rPr>
      </w:pPr>
    </w:p>
    <w:p w14:paraId="504068EE" w14:textId="77777777" w:rsidR="00793539" w:rsidRDefault="00793539" w:rsidP="00793539">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Lincoln </w:t>
      </w:r>
      <w:proofErr w:type="spellStart"/>
      <w:r>
        <w:rPr>
          <w:rFonts w:ascii="Times New Roman" w:hAnsi="Times New Roman" w:cs="Times New Roman"/>
          <w:sz w:val="24"/>
          <w:szCs w:val="24"/>
          <w:lang w:val="en-US"/>
        </w:rPr>
        <w:t>Fok</w:t>
      </w:r>
      <w:proofErr w:type="spellEnd"/>
    </w:p>
    <w:p w14:paraId="52064B1A" w14:textId="77777777" w:rsidR="00793539" w:rsidRDefault="00793539" w:rsidP="00793539">
      <w:pPr>
        <w:spacing w:line="240" w:lineRule="auto"/>
        <w:jc w:val="center"/>
        <w:rPr>
          <w:rFonts w:ascii="Times New Roman" w:hAnsi="Times New Roman" w:cs="Times New Roman"/>
          <w:sz w:val="24"/>
          <w:szCs w:val="24"/>
          <w:lang w:val="en-US"/>
        </w:rPr>
      </w:pPr>
      <w:r w:rsidRPr="000B01B3">
        <w:rPr>
          <w:rFonts w:ascii="Times New Roman" w:hAnsi="Times New Roman" w:cs="Times New Roman"/>
          <w:sz w:val="24"/>
          <w:szCs w:val="24"/>
          <w:lang w:val="en-US"/>
        </w:rPr>
        <w:t>Department of Science and Environmental Studies</w:t>
      </w:r>
    </w:p>
    <w:p w14:paraId="567BF9B6"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t xml:space="preserve">The Education </w:t>
      </w:r>
      <w:r>
        <w:rPr>
          <w:rFonts w:ascii="Times New Roman" w:hAnsi="Times New Roman" w:cs="Times New Roman"/>
          <w:sz w:val="24"/>
          <w:szCs w:val="24"/>
          <w:lang w:val="en-US"/>
        </w:rPr>
        <w:t xml:space="preserve">University </w:t>
      </w:r>
      <w:r w:rsidRPr="00D957F9">
        <w:rPr>
          <w:rFonts w:ascii="Times New Roman" w:hAnsi="Times New Roman" w:cs="Times New Roman"/>
          <w:sz w:val="24"/>
          <w:szCs w:val="24"/>
          <w:lang w:val="en-US"/>
        </w:rPr>
        <w:t xml:space="preserve">of Hong Kong  </w:t>
      </w:r>
    </w:p>
    <w:p w14:paraId="6D27B014" w14:textId="77777777" w:rsidR="00793539" w:rsidRDefault="00793539" w:rsidP="00793539">
      <w:pPr>
        <w:spacing w:line="240" w:lineRule="auto"/>
        <w:jc w:val="center"/>
        <w:rPr>
          <w:rFonts w:ascii="Times New Roman" w:hAnsi="Times New Roman" w:cs="Times New Roman"/>
          <w:sz w:val="24"/>
          <w:szCs w:val="24"/>
          <w:lang w:val="en-US"/>
        </w:rPr>
      </w:pPr>
      <w:r w:rsidRPr="00D957F9">
        <w:rPr>
          <w:rFonts w:ascii="Times New Roman" w:hAnsi="Times New Roman" w:cs="Times New Roman"/>
          <w:sz w:val="24"/>
          <w:szCs w:val="24"/>
          <w:lang w:val="en-US"/>
        </w:rPr>
        <w:lastRenderedPageBreak/>
        <w:t>Hong Kong, China</w:t>
      </w:r>
    </w:p>
    <w:p w14:paraId="5AF9AC67" w14:textId="790F1836" w:rsidR="00793539" w:rsidRDefault="00793539" w:rsidP="00793539">
      <w:pPr>
        <w:rPr>
          <w:rFonts w:ascii="Times New Roman" w:hAnsi="Times New Roman" w:cs="Times New Roman"/>
          <w:bCs/>
          <w:sz w:val="24"/>
          <w:szCs w:val="24"/>
        </w:rPr>
      </w:pPr>
    </w:p>
    <w:p w14:paraId="5320BDFC" w14:textId="3AB42E01" w:rsidR="00BC2E1D" w:rsidRPr="008B7C72" w:rsidRDefault="00BC2E1D" w:rsidP="00793539">
      <w:pPr>
        <w:rPr>
          <w:rFonts w:ascii="Times New Roman" w:hAnsi="Times New Roman" w:cs="Times New Roman"/>
          <w:bCs/>
          <w:sz w:val="24"/>
          <w:szCs w:val="24"/>
        </w:rPr>
      </w:pPr>
      <w:r>
        <w:rPr>
          <w:rFonts w:ascii="Times New Roman" w:hAnsi="Times New Roman" w:cs="Times New Roman"/>
          <w:bCs/>
          <w:sz w:val="24"/>
          <w:szCs w:val="24"/>
        </w:rPr>
        <w:t>Abstract</w:t>
      </w:r>
    </w:p>
    <w:p w14:paraId="76DC8953" w14:textId="77777777" w:rsidR="00793539" w:rsidRDefault="00793539" w:rsidP="00793539">
      <w:r>
        <w:t xml:space="preserve">Public expectations of government </w:t>
      </w:r>
      <w:r>
        <w:rPr>
          <w:lang w:val="en-US"/>
        </w:rPr>
        <w:t xml:space="preserve">influence private action for managing climate change risks. Institutional neglect or incompetence result in a loss of trust in public institutions, consequently discouraging the public from taking added responsibility for risk management. This has been explained in terms of social contract, but evidence suggests that a politics of distrust can reinforce alternative social drivers of action, rather than displacing action. This is empirically confirmed by the present study, which examines the tendencies for adopting private protective measures across a gradient of institutional trust. Surveys were conducted in </w:t>
      </w:r>
      <w:r w:rsidRPr="00741044">
        <w:rPr>
          <w:lang w:val="en-US"/>
        </w:rPr>
        <w:t>four</w:t>
      </w:r>
      <w:r>
        <w:rPr>
          <w:lang w:val="en-US"/>
        </w:rPr>
        <w:t xml:space="preserve"> </w:t>
      </w:r>
      <w:r>
        <w:t>jurisdictions</w:t>
      </w:r>
      <w:r w:rsidRPr="00741044">
        <w:rPr>
          <w:lang w:val="en-US"/>
        </w:rPr>
        <w:t xml:space="preserve"> </w:t>
      </w:r>
      <w:r>
        <w:rPr>
          <w:lang w:val="en-US"/>
        </w:rPr>
        <w:t>within</w:t>
      </w:r>
      <w:r w:rsidRPr="00741044">
        <w:rPr>
          <w:lang w:val="en-US"/>
        </w:rPr>
        <w:t xml:space="preserve"> China</w:t>
      </w:r>
      <w:r>
        <w:rPr>
          <w:lang w:val="en-US"/>
        </w:rPr>
        <w:t xml:space="preserve"> that</w:t>
      </w:r>
      <w:r w:rsidRPr="00741044">
        <w:rPr>
          <w:lang w:val="en-US"/>
        </w:rPr>
        <w:t xml:space="preserve"> </w:t>
      </w:r>
      <w:r>
        <w:rPr>
          <w:lang w:val="en-US"/>
        </w:rPr>
        <w:t>operate under</w:t>
      </w:r>
      <w:r w:rsidRPr="00741044">
        <w:rPr>
          <w:lang w:val="en-US"/>
        </w:rPr>
        <w:t xml:space="preserve"> </w:t>
      </w:r>
      <w:r>
        <w:rPr>
          <w:lang w:val="en-US"/>
        </w:rPr>
        <w:t xml:space="preserve">two </w:t>
      </w:r>
      <w:r w:rsidRPr="00741044">
        <w:rPr>
          <w:lang w:val="en-US"/>
        </w:rPr>
        <w:t>different political-economic systems</w:t>
      </w:r>
      <w:r>
        <w:rPr>
          <w:lang w:val="en-US"/>
        </w:rPr>
        <w:t>, namely,</w:t>
      </w:r>
      <w:r w:rsidRPr="00741044">
        <w:rPr>
          <w:lang w:val="en-US"/>
        </w:rPr>
        <w:t xml:space="preserve"> </w:t>
      </w:r>
      <w:r>
        <w:rPr>
          <w:lang w:val="en-US"/>
        </w:rPr>
        <w:t xml:space="preserve">Hong Kong and Macao (liberal market economy), and Zhuhai and </w:t>
      </w:r>
      <w:proofErr w:type="spellStart"/>
      <w:r>
        <w:rPr>
          <w:lang w:val="en-US"/>
        </w:rPr>
        <w:t>Sanya</w:t>
      </w:r>
      <w:proofErr w:type="spellEnd"/>
      <w:r>
        <w:rPr>
          <w:lang w:val="en-US"/>
        </w:rPr>
        <w:t xml:space="preserve"> (</w:t>
      </w:r>
      <w:r>
        <w:t>socialist market economy</w:t>
      </w:r>
      <w:r>
        <w:rPr>
          <w:lang w:val="en-US"/>
        </w:rPr>
        <w:t xml:space="preserve">). Structured interviews were conducted with 569 business operators to explore how their stated </w:t>
      </w:r>
      <w:r>
        <w:t xml:space="preserve">adaptation practice </w:t>
      </w:r>
      <w:r>
        <w:rPr>
          <w:lang w:val="en-US"/>
        </w:rPr>
        <w:t xml:space="preserve">is related to institutional trust and social capital. We found that trust predicted action only in </w:t>
      </w:r>
      <w:proofErr w:type="spellStart"/>
      <w:r>
        <w:rPr>
          <w:lang w:val="en-US"/>
        </w:rPr>
        <w:t>Sanya</w:t>
      </w:r>
      <w:proofErr w:type="spellEnd"/>
      <w:r>
        <w:rPr>
          <w:lang w:val="en-US"/>
        </w:rPr>
        <w:t xml:space="preserve">, which is characterized by a high level of public confidence in authorities. In places of lower institutional trust, social capital became a salient and powerful driver of action. </w:t>
      </w:r>
      <w:r>
        <w:t xml:space="preserve">The weakening of the social contracts </w:t>
      </w:r>
      <w:proofErr w:type="spellStart"/>
      <w:r>
        <w:t>i</w:t>
      </w:r>
      <w:proofErr w:type="spellEnd"/>
      <w:r>
        <w:rPr>
          <w:lang w:val="en-US"/>
        </w:rPr>
        <w:t xml:space="preserve">n Hong Kong and Macao </w:t>
      </w:r>
      <w:r>
        <w:t>turned their people to alternative social mechanisms.</w:t>
      </w:r>
      <w:r w:rsidRPr="00BE742A">
        <w:t xml:space="preserve"> </w:t>
      </w:r>
      <w:r>
        <w:t xml:space="preserve">We explain the results in terms of the development trajectories, socio-political norms and institutional settings of these jurisdictions. This study provides insights into how adaptation practice can be mediated by the consequences of a change in political leadership, policy, or governance arrangements that alters the relationship of trust.   </w:t>
      </w:r>
    </w:p>
    <w:p w14:paraId="058D3E33" w14:textId="77777777" w:rsidR="00793539" w:rsidRDefault="00793539" w:rsidP="00793539"/>
    <w:p w14:paraId="1697E68C" w14:textId="77777777" w:rsidR="00793539" w:rsidRDefault="00793539" w:rsidP="00793539">
      <w:r>
        <w:t xml:space="preserve">Keywords: climate change adaptation; institutional trust; social capital; business; public confidence; China </w:t>
      </w:r>
    </w:p>
    <w:p w14:paraId="0EF54609" w14:textId="0E4645DD" w:rsidR="00793539" w:rsidRDefault="00793539" w:rsidP="00793539">
      <w:pPr>
        <w:spacing w:line="360" w:lineRule="auto"/>
        <w:ind w:left="360"/>
        <w:jc w:val="both"/>
        <w:rPr>
          <w:b/>
          <w:bCs/>
        </w:rPr>
      </w:pPr>
    </w:p>
    <w:p w14:paraId="38F2D606" w14:textId="70B03D11" w:rsidR="00793539" w:rsidRDefault="00793539" w:rsidP="00793539">
      <w:pPr>
        <w:spacing w:line="360" w:lineRule="auto"/>
        <w:ind w:left="360"/>
        <w:jc w:val="both"/>
        <w:rPr>
          <w:b/>
          <w:bCs/>
        </w:rPr>
      </w:pPr>
    </w:p>
    <w:p w14:paraId="3423A9D7" w14:textId="0BFE39D7" w:rsidR="00793539" w:rsidRDefault="00793539" w:rsidP="00793539">
      <w:pPr>
        <w:spacing w:line="360" w:lineRule="auto"/>
        <w:ind w:left="360"/>
        <w:jc w:val="both"/>
        <w:rPr>
          <w:b/>
          <w:bCs/>
        </w:rPr>
      </w:pPr>
    </w:p>
    <w:p w14:paraId="2F71A677" w14:textId="77777777" w:rsidR="00793539" w:rsidRDefault="00793539" w:rsidP="00793539">
      <w:pPr>
        <w:spacing w:line="360" w:lineRule="auto"/>
        <w:ind w:left="360"/>
        <w:jc w:val="both"/>
        <w:rPr>
          <w:b/>
          <w:bCs/>
        </w:rPr>
      </w:pPr>
    </w:p>
    <w:p w14:paraId="35508A3E" w14:textId="3DB61FF8" w:rsidR="00CB579E" w:rsidRPr="00793539" w:rsidRDefault="00CB579E" w:rsidP="00793539">
      <w:pPr>
        <w:spacing w:line="360" w:lineRule="auto"/>
        <w:ind w:left="360"/>
        <w:jc w:val="both"/>
        <w:rPr>
          <w:b/>
          <w:bCs/>
        </w:rPr>
      </w:pPr>
      <w:r w:rsidRPr="00793539">
        <w:rPr>
          <w:b/>
          <w:bCs/>
        </w:rPr>
        <w:t>Introduction</w:t>
      </w:r>
    </w:p>
    <w:p w14:paraId="42518BDC" w14:textId="5C683EEC" w:rsidR="00C50C75" w:rsidRDefault="00C50C75" w:rsidP="00E45F58">
      <w:pPr>
        <w:spacing w:line="360" w:lineRule="auto"/>
        <w:jc w:val="both"/>
      </w:pPr>
      <w:r>
        <w:t xml:space="preserve">Institutions </w:t>
      </w:r>
      <w:r w:rsidR="007A1170">
        <w:t>mediate</w:t>
      </w:r>
      <w:r>
        <w:t xml:space="preserve"> vulnerability to climate change </w:t>
      </w:r>
      <w:r w:rsidR="007A1170">
        <w:t xml:space="preserve">through systems of rules, norms and </w:t>
      </w:r>
      <w:r w:rsidR="00CA5433">
        <w:t>incentive frameworks</w:t>
      </w:r>
      <w:r w:rsidR="007A1170">
        <w:t xml:space="preserve"> that </w:t>
      </w:r>
      <w:r w:rsidR="00AD19E9">
        <w:t>condition</w:t>
      </w:r>
      <w:r w:rsidR="007A1170">
        <w:t xml:space="preserve"> private and collective action for </w:t>
      </w:r>
      <w:r w:rsidR="00BE0E1D">
        <w:t xml:space="preserve">hazard </w:t>
      </w:r>
      <w:r w:rsidR="007A1170">
        <w:t>risk management</w:t>
      </w:r>
      <w:r w:rsidR="001F2595">
        <w:t xml:space="preserve"> </w:t>
      </w:r>
      <w:r w:rsidR="00CE4582">
        <w:fldChar w:fldCharType="begin">
          <w:fldData xml:space="preserve">PEVuZE5vdGU+PENpdGU+PEF1dGhvcj5QYWF2b2xhPC9BdXRob3I+PFllYXI+MjAwODwvWWVhcj48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</w:fldData>
        </w:fldChar>
      </w:r>
      <w:r w:rsidR="001C638B">
        <w:instrText xml:space="preserve"> ADDIN EN.CITE </w:instrText>
      </w:r>
      <w:r w:rsidR="001C638B">
        <w:fldChar w:fldCharType="begin">
          <w:fldData xml:space="preserve">PEVuZE5vdGU+PENpdGU+PEF1dGhvcj5QYWF2b2xhPC9BdXRob3I+PFllYXI+MjAwODwvWWVhcj48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</w:fldData>
        </w:fldChar>
      </w:r>
      <w:r w:rsidR="001C638B">
        <w:instrText xml:space="preserve"> ADDIN EN.CITE.DATA </w:instrText>
      </w:r>
      <w:r w:rsidR="001C638B">
        <w:fldChar w:fldCharType="end"/>
      </w:r>
      <w:r w:rsidR="00CE4582">
        <w:fldChar w:fldCharType="separate"/>
      </w:r>
      <w:r w:rsidR="001C638B">
        <w:rPr>
          <w:noProof/>
        </w:rPr>
        <w:t>(Adger, 2000a; Agrawal, 2010; Paavola, 2008)</w:t>
      </w:r>
      <w:r w:rsidR="00CE4582">
        <w:fldChar w:fldCharType="end"/>
      </w:r>
      <w:r w:rsidR="007A1170">
        <w:t>.</w:t>
      </w:r>
      <w:r>
        <w:t xml:space="preserve"> </w:t>
      </w:r>
      <w:r w:rsidR="00664A4E">
        <w:t>The willingness of the public to take responsibility for</w:t>
      </w:r>
      <w:r w:rsidR="006069FF">
        <w:t xml:space="preserve"> risk-mitigating</w:t>
      </w:r>
      <w:r w:rsidR="00664A4E">
        <w:t xml:space="preserve"> action </w:t>
      </w:r>
      <w:r w:rsidR="00602509">
        <w:t>is influenced by</w:t>
      </w:r>
      <w:r w:rsidR="00664A4E">
        <w:t xml:space="preserve"> their perceptions of the institutions that </w:t>
      </w:r>
      <w:r w:rsidR="005338D9">
        <w:t>establish</w:t>
      </w:r>
      <w:r w:rsidR="00664A4E">
        <w:t xml:space="preserve"> the terms of </w:t>
      </w:r>
      <w:r w:rsidR="00015482">
        <w:t>social</w:t>
      </w:r>
      <w:r w:rsidR="00490342">
        <w:t xml:space="preserve"> cooperation</w:t>
      </w:r>
      <w:r w:rsidR="00602509">
        <w:t xml:space="preserve"> in risk management</w:t>
      </w:r>
      <w:r w:rsidR="005338D9">
        <w:t xml:space="preserve"> </w:t>
      </w:r>
      <w:r w:rsidR="00CE4582">
        <w:fldChar w:fldCharType="begin">
          <w:fldData xml:space="preserve">PEVuZE5vdGU+PENpdGU+PEF1dGhvcj5BZGdlcjwvQXV0aG9yPjxZZWFyPjIwMTY8L1llYXI+PFJl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=
</w:fldData>
        </w:fldChar>
      </w:r>
      <w:r w:rsidR="008031E9">
        <w:instrText xml:space="preserve"> ADDIN EN.CITE </w:instrText>
      </w:r>
      <w:r w:rsidR="008031E9">
        <w:fldChar w:fldCharType="begin">
          <w:fldData xml:space="preserve">PEVuZE5vdGU+PENpdGU+PEF1dGhvcj5BZGdlcjwvQXV0aG9yPjxZZWFyPjIwMTY8L1llYXI+PFJl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=
</w:fldData>
        </w:fldChar>
      </w:r>
      <w:r w:rsidR="008031E9">
        <w:instrText xml:space="preserve"> ADDIN EN.CITE.DATA </w:instrText>
      </w:r>
      <w:r w:rsidR="008031E9">
        <w:fldChar w:fldCharType="end"/>
      </w:r>
      <w:r w:rsidR="00CE4582">
        <w:fldChar w:fldCharType="separate"/>
      </w:r>
      <w:r w:rsidR="008031E9">
        <w:rPr>
          <w:noProof/>
        </w:rPr>
        <w:t>(Adger et al., 2016, 2018; Adger et al., 2013)</w:t>
      </w:r>
      <w:r w:rsidR="00CE4582">
        <w:fldChar w:fldCharType="end"/>
      </w:r>
      <w:r w:rsidR="00664A4E">
        <w:t>.</w:t>
      </w:r>
      <w:r w:rsidR="00490342">
        <w:t xml:space="preserve"> Trustworthiness is an important quality of institutions. This article</w:t>
      </w:r>
      <w:r w:rsidR="005338D9">
        <w:t xml:space="preserve"> investigates</w:t>
      </w:r>
      <w:r w:rsidR="00490342">
        <w:t xml:space="preserve"> how trust in public institutions </w:t>
      </w:r>
      <w:r w:rsidR="00015482">
        <w:t>drives</w:t>
      </w:r>
      <w:r w:rsidR="00490342">
        <w:t xml:space="preserve"> </w:t>
      </w:r>
      <w:r w:rsidR="00015482">
        <w:t>business action</w:t>
      </w:r>
      <w:r w:rsidR="00DE6095">
        <w:t>,</w:t>
      </w:r>
      <w:r w:rsidR="00490342">
        <w:t xml:space="preserve"> and </w:t>
      </w:r>
      <w:bookmarkStart w:id="0" w:name="_Hlk56759072"/>
      <w:r w:rsidR="00015482">
        <w:t xml:space="preserve">how the changing </w:t>
      </w:r>
      <w:r w:rsidR="00DE6095">
        <w:t>levels</w:t>
      </w:r>
      <w:r w:rsidR="00015482">
        <w:t xml:space="preserve"> of </w:t>
      </w:r>
      <w:r w:rsidR="00DE6095">
        <w:t>trust</w:t>
      </w:r>
      <w:r w:rsidR="00015482">
        <w:t xml:space="preserve"> </w:t>
      </w:r>
      <w:r w:rsidR="00DE6095">
        <w:t xml:space="preserve">influence the significance of social capital in </w:t>
      </w:r>
      <w:r w:rsidR="00015482">
        <w:t>driving action</w:t>
      </w:r>
      <w:bookmarkEnd w:id="0"/>
      <w:r w:rsidR="003D6F17">
        <w:t xml:space="preserve">. </w:t>
      </w:r>
    </w:p>
    <w:p w14:paraId="7307E9C1" w14:textId="0C785500" w:rsidR="00E9401A" w:rsidRDefault="005338D9" w:rsidP="00E45F58">
      <w:pPr>
        <w:spacing w:line="360" w:lineRule="auto"/>
        <w:ind w:firstLine="720"/>
        <w:jc w:val="both"/>
      </w:pPr>
      <w:r>
        <w:lastRenderedPageBreak/>
        <w:t>Transformational a</w:t>
      </w:r>
      <w:r w:rsidR="00AE3467">
        <w:t>daptation to climate change requires a process of</w:t>
      </w:r>
      <w:r w:rsidR="000D58AE">
        <w:t xml:space="preserve"> </w:t>
      </w:r>
      <w:r w:rsidR="00AE3467">
        <w:t xml:space="preserve">change that involves </w:t>
      </w:r>
      <w:r w:rsidR="006A704C">
        <w:t>both</w:t>
      </w:r>
      <w:r w:rsidR="002C43AB">
        <w:t xml:space="preserve"> citizens </w:t>
      </w:r>
      <w:r w:rsidR="006A704C">
        <w:t xml:space="preserve">and governments </w:t>
      </w:r>
      <w:r w:rsidR="006069FF">
        <w:t>making efforts in risk mitigation</w:t>
      </w:r>
      <w:r w:rsidR="00AE3467">
        <w:t xml:space="preserve">. </w:t>
      </w:r>
      <w:r w:rsidR="006A704C">
        <w:t xml:space="preserve">This process is embedded into </w:t>
      </w:r>
      <w:r w:rsidR="00551F88">
        <w:t>the</w:t>
      </w:r>
      <w:r w:rsidR="003B2136">
        <w:t xml:space="preserve"> political and economic structures</w:t>
      </w:r>
      <w:r w:rsidR="002C43AB">
        <w:t xml:space="preserve"> that </w:t>
      </w:r>
      <w:r w:rsidR="00B423D1">
        <w:t>define their responsibilities and</w:t>
      </w:r>
      <w:r w:rsidR="00BE7CD4">
        <w:t xml:space="preserve"> rights, and</w:t>
      </w:r>
      <w:r w:rsidR="00B423D1">
        <w:t xml:space="preserve"> </w:t>
      </w:r>
      <w:r w:rsidR="002C43AB">
        <w:t xml:space="preserve">shape citizens’ expectations of government. </w:t>
      </w:r>
      <w:r w:rsidR="00D4552D">
        <w:t>Failures of the institutions</w:t>
      </w:r>
      <w:r w:rsidR="00C37A15">
        <w:t>, policies</w:t>
      </w:r>
      <w:r w:rsidR="00D4552D">
        <w:t xml:space="preserve"> and processes </w:t>
      </w:r>
      <w:r w:rsidR="00C37A15">
        <w:t>in which</w:t>
      </w:r>
      <w:r w:rsidR="00D4552D">
        <w:t xml:space="preserve"> these structures</w:t>
      </w:r>
      <w:r w:rsidR="00C37A15">
        <w:t xml:space="preserve"> are manifest</w:t>
      </w:r>
      <w:r w:rsidR="000D58AE">
        <w:t xml:space="preserve"> </w:t>
      </w:r>
      <w:r w:rsidR="00D4552D">
        <w:t xml:space="preserve">often </w:t>
      </w:r>
      <w:r w:rsidR="00BE7CD4">
        <w:t>lead to</w:t>
      </w:r>
      <w:r w:rsidR="00D4552D">
        <w:t xml:space="preserve"> a</w:t>
      </w:r>
      <w:r w:rsidR="0062343C">
        <w:t xml:space="preserve"> </w:t>
      </w:r>
      <w:r w:rsidR="000D58AE">
        <w:t xml:space="preserve">renegotiation of these </w:t>
      </w:r>
      <w:r w:rsidR="00BE7CD4">
        <w:t>responsibilities</w:t>
      </w:r>
      <w:r w:rsidR="00C37A15">
        <w:t xml:space="preserve"> and</w:t>
      </w:r>
      <w:r w:rsidR="00BE7CD4">
        <w:t xml:space="preserve"> rights</w:t>
      </w:r>
      <w:r w:rsidR="00D4552D">
        <w:t xml:space="preserve">, </w:t>
      </w:r>
      <w:r w:rsidR="001F5C0D">
        <w:t>which include those affecting the capacity</w:t>
      </w:r>
      <w:r w:rsidR="00D4552D">
        <w:t xml:space="preserve"> for </w:t>
      </w:r>
      <w:r w:rsidR="0062343C">
        <w:t>adapt</w:t>
      </w:r>
      <w:r w:rsidR="00D4552D">
        <w:t>at</w:t>
      </w:r>
      <w:r w:rsidR="0062343C">
        <w:t>i</w:t>
      </w:r>
      <w:r w:rsidR="00D4552D">
        <w:t>on</w:t>
      </w:r>
      <w:r w:rsidR="008031E9">
        <w:t xml:space="preserve"> </w:t>
      </w:r>
      <w:r w:rsidR="008031E9">
        <w:fldChar w:fldCharType="begin">
          <w:fldData xml:space="preserve">PEVuZE5vdGU+PENpdGU+PEF1dGhvcj5QZWxsaW5nPC9BdXRob3I+PFllYXI+MjAxMDwvWWVhcj48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</w:fldData>
        </w:fldChar>
      </w:r>
      <w:r w:rsidR="001974E3">
        <w:instrText xml:space="preserve"> ADDIN EN.CITE </w:instrText>
      </w:r>
      <w:r w:rsidR="001974E3">
        <w:fldChar w:fldCharType="begin">
          <w:fldData xml:space="preserve">PEVuZE5vdGU+PENpdGU+PEF1dGhvcj5QZWxsaW5nPC9BdXRob3I+PFllYXI+MjAxMDwvWWVhcj48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</w:fldData>
        </w:fldChar>
      </w:r>
      <w:r w:rsidR="001974E3">
        <w:instrText xml:space="preserve"> ADDIN EN.CITE.DATA </w:instrText>
      </w:r>
      <w:r w:rsidR="001974E3">
        <w:fldChar w:fldCharType="end"/>
      </w:r>
      <w:r w:rsidR="008031E9">
        <w:fldChar w:fldCharType="separate"/>
      </w:r>
      <w:r w:rsidR="001974E3">
        <w:rPr>
          <w:noProof/>
        </w:rPr>
        <w:t>(Christoplos et al., 2017; O'Brien et al., 2009; Pelling, 2011; Pelling and Dill, 2010; Zografos, 2017)</w:t>
      </w:r>
      <w:r w:rsidR="008031E9">
        <w:fldChar w:fldCharType="end"/>
      </w:r>
      <w:r w:rsidR="000D58AE">
        <w:t>.</w:t>
      </w:r>
      <w:r w:rsidR="002B0F73">
        <w:t xml:space="preserve"> </w:t>
      </w:r>
      <w:r w:rsidR="00BE7CD4">
        <w:t xml:space="preserve">The metaphor of ‘social contract’ has been used to explain </w:t>
      </w:r>
      <w:r w:rsidR="00430C2F">
        <w:t>declines</w:t>
      </w:r>
      <w:r w:rsidR="00C55953">
        <w:t xml:space="preserve"> in the</w:t>
      </w:r>
      <w:r w:rsidR="00C37A15">
        <w:t xml:space="preserve"> willingness of individuals to adopt adaptive measures when </w:t>
      </w:r>
      <w:r w:rsidR="00A84BA7">
        <w:t>hazard management authorities</w:t>
      </w:r>
      <w:r w:rsidR="00C37A15">
        <w:t xml:space="preserve"> </w:t>
      </w:r>
      <w:r w:rsidR="00C55953">
        <w:t xml:space="preserve">do </w:t>
      </w:r>
      <w:r w:rsidR="00C37A15">
        <w:t>not liv</w:t>
      </w:r>
      <w:r w:rsidR="00C55953">
        <w:t>e</w:t>
      </w:r>
      <w:r w:rsidR="00C37A15">
        <w:t xml:space="preserve"> up to their expectations </w:t>
      </w:r>
      <w:r w:rsidR="00BE7CD4">
        <w:t>(</w:t>
      </w:r>
      <w:proofErr w:type="spellStart"/>
      <w:r w:rsidR="00BE7CD4">
        <w:t>Adger</w:t>
      </w:r>
      <w:proofErr w:type="spellEnd"/>
      <w:r w:rsidR="00BE7CD4">
        <w:t xml:space="preserve"> et al., 2016, 201</w:t>
      </w:r>
      <w:r w:rsidR="008031E9">
        <w:t>8</w:t>
      </w:r>
      <w:r w:rsidR="00BE7CD4">
        <w:t>)</w:t>
      </w:r>
      <w:r w:rsidR="00C37A15">
        <w:t>.</w:t>
      </w:r>
      <w:r w:rsidR="001F5C0D">
        <w:t xml:space="preserve"> </w:t>
      </w:r>
      <w:r w:rsidR="006B52B8">
        <w:t>There are calls for</w:t>
      </w:r>
      <w:r w:rsidR="00C23B29">
        <w:t xml:space="preserve"> a </w:t>
      </w:r>
      <w:r w:rsidR="00A84BA7">
        <w:t xml:space="preserve">society-wide </w:t>
      </w:r>
      <w:r w:rsidR="007D47B1">
        <w:t>deliberation</w:t>
      </w:r>
      <w:r w:rsidR="00C23B29">
        <w:t xml:space="preserve"> o</w:t>
      </w:r>
      <w:r w:rsidR="007D47B1">
        <w:t>n</w:t>
      </w:r>
      <w:r w:rsidR="00C23B29">
        <w:t xml:space="preserve"> state-citizens relationship in terms of justice</w:t>
      </w:r>
      <w:r w:rsidR="007D47B1">
        <w:t>,</w:t>
      </w:r>
      <w:r w:rsidR="00C23B29">
        <w:t xml:space="preserve"> </w:t>
      </w:r>
      <w:r w:rsidR="007D47B1">
        <w:t>obligations and legitimacy</w:t>
      </w:r>
      <w:r w:rsidR="00C23B29">
        <w:t xml:space="preserve">, an important process </w:t>
      </w:r>
      <w:r w:rsidR="00A84BA7">
        <w:t>in</w:t>
      </w:r>
      <w:r w:rsidR="007D47B1">
        <w:t xml:space="preserve"> the transformation of existing political and economic structures</w:t>
      </w:r>
      <w:r w:rsidR="00C23B29">
        <w:t xml:space="preserve"> in response to climate change</w:t>
      </w:r>
      <w:r w:rsidR="006B52B8">
        <w:t xml:space="preserve"> </w:t>
      </w:r>
      <w:r w:rsidR="006B52B8">
        <w:fldChar w:fldCharType="begin">
          <w:fldData xml:space="preserve">PEVuZE5vdGU+PENpdGU+PEF1dGhvcj5P4oCZQnJpZW48L0F1dGhvcj48WWVhcj4yMDEyPC9ZZWFy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</w:fldData>
        </w:fldChar>
      </w:r>
      <w:r w:rsidR="006B52B8">
        <w:instrText xml:space="preserve"> ADDIN EN.CITE </w:instrText>
      </w:r>
      <w:r w:rsidR="006B52B8">
        <w:fldChar w:fldCharType="begin">
          <w:fldData xml:space="preserve">PEVuZE5vdGU+PENpdGU+PEF1dGhvcj5P4oCZQnJpZW48L0F1dGhvcj48WWVhcj4yMDEyPC9ZZWFy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</w:fldData>
        </w:fldChar>
      </w:r>
      <w:r w:rsidR="006B52B8">
        <w:instrText xml:space="preserve"> ADDIN EN.CITE.DATA </w:instrText>
      </w:r>
      <w:r w:rsidR="006B52B8">
        <w:fldChar w:fldCharType="end"/>
      </w:r>
      <w:r w:rsidR="006B52B8">
        <w:fldChar w:fldCharType="separate"/>
      </w:r>
      <w:r w:rsidR="006B52B8">
        <w:rPr>
          <w:noProof/>
        </w:rPr>
        <w:t>(O'Brien et al., 2009; O’Brien, 2012)</w:t>
      </w:r>
      <w:r w:rsidR="006B52B8">
        <w:fldChar w:fldCharType="end"/>
      </w:r>
      <w:r w:rsidR="00C23B29">
        <w:t>.</w:t>
      </w:r>
    </w:p>
    <w:p w14:paraId="10B48C68" w14:textId="5F814A71" w:rsidR="00661C0E" w:rsidRDefault="00C153AB" w:rsidP="00E45F58">
      <w:pPr>
        <w:spacing w:line="360" w:lineRule="auto"/>
        <w:ind w:firstLine="720"/>
        <w:jc w:val="both"/>
      </w:pPr>
      <w:r>
        <w:t xml:space="preserve">The ongoing scholarly discussion has focused more on the normative dimensions of </w:t>
      </w:r>
      <w:r w:rsidR="00C924E5">
        <w:t>public e</w:t>
      </w:r>
      <w:r w:rsidR="00C924E5" w:rsidRPr="00C924E5">
        <w:t>xpectations of government</w:t>
      </w:r>
      <w:r>
        <w:t xml:space="preserve"> </w:t>
      </w:r>
      <w:r w:rsidR="00055421">
        <w:t xml:space="preserve">than their cognitive dimensions. </w:t>
      </w:r>
      <w:r w:rsidR="00C924E5">
        <w:t>These e</w:t>
      </w:r>
      <w:r w:rsidR="00055421">
        <w:t>xpectations involve expression</w:t>
      </w:r>
      <w:r w:rsidR="00E80940">
        <w:t>s</w:t>
      </w:r>
      <w:r w:rsidR="00055421">
        <w:t xml:space="preserve"> of calculative trust, which </w:t>
      </w:r>
      <w:r w:rsidR="004C2310">
        <w:t xml:space="preserve">is based on </w:t>
      </w:r>
      <w:r w:rsidR="00055421">
        <w:t xml:space="preserve">judgements of competence and likelihood of </w:t>
      </w:r>
      <w:r w:rsidR="006B52B8">
        <w:t xml:space="preserve">an action to be taken </w:t>
      </w:r>
      <w:r w:rsidR="005B596A">
        <w:fldChar w:fldCharType="begin"/>
      </w:r>
      <w:r w:rsidR="005B596A">
        <w:instrText xml:space="preserve"> ADDIN EN.CITE &lt;EndNote&gt;&lt;Cite&gt;&lt;Author&gt;Earle&lt;/Author&gt;&lt;Year&gt;2010&lt;/Year&gt;&lt;RecNum&gt;1759&lt;/RecNum&gt;&lt;DisplayText&gt;(Earle, 2010)&lt;/DisplayText&gt;&lt;record&gt;&lt;rec-number&gt;1759&lt;/rec-number&gt;&lt;foreign-keys&gt;&lt;key app="EN" db-id="e5wp0fapdsdtrmefd96vazdmdae9zrapftdv" timestamp="1432200624"&gt;1759&lt;/key&gt;&lt;/foreign-keys&gt;&lt;ref-type name="Journal Article"&gt;17&lt;/ref-type&gt;&lt;contributors&gt;&lt;authors&gt;&lt;author&gt;Earle, Timothy C.&lt;/author&gt;&lt;/authors&gt;&lt;/contributors&gt;&lt;titles&gt;&lt;title&gt;Trust in Risk Management: A Model-Based Review of Empirical Research&lt;/title&gt;&lt;secondary-title&gt;Risk Analysis&lt;/secondary-title&gt;&lt;/titles&gt;&lt;periodical&gt;&lt;full-title&gt;Risk Analysis&lt;/full-title&gt;&lt;/periodical&gt;&lt;pages&gt;541-574&lt;/pages&gt;&lt;volume&gt;30&lt;/volume&gt;&lt;number&gt;4&lt;/number&gt;&lt;keywords&gt;&lt;keyword&gt;Confidence&lt;/keyword&gt;&lt;keyword&gt;risk communication&lt;/keyword&gt;&lt;keyword&gt;risk management&lt;/keyword&gt;&lt;keyword&gt;trust&lt;/keyword&gt;&lt;/keywords&gt;&lt;dates&gt;&lt;year&gt;2010&lt;/year&gt;&lt;/dates&gt;&lt;publisher&gt;Blackwell Publishing Inc&lt;/publisher&gt;&lt;isbn&gt;1539-6924&lt;/isbn&gt;&lt;urls&gt;&lt;related-urls&gt;&lt;url&gt;http://dx.doi.org/10.1111/j.1539-6924.2010.01398.x&lt;/url&gt;&lt;/related-urls&gt;&lt;/urls&gt;&lt;electronic-resource-num&gt;10.1111/j.1539-6924.2010.01398.x&lt;/electronic-resource-num&gt;&lt;/record&gt;&lt;/Cite&gt;&lt;/EndNote&gt;</w:instrText>
      </w:r>
      <w:r w:rsidR="005B596A">
        <w:fldChar w:fldCharType="separate"/>
      </w:r>
      <w:r w:rsidR="005B596A">
        <w:rPr>
          <w:noProof/>
        </w:rPr>
        <w:t>(Earle, 2010)</w:t>
      </w:r>
      <w:r w:rsidR="005B596A">
        <w:fldChar w:fldCharType="end"/>
      </w:r>
      <w:r w:rsidR="00055421">
        <w:t>.</w:t>
      </w:r>
      <w:r w:rsidR="00E01092">
        <w:t xml:space="preserve"> </w:t>
      </w:r>
      <w:r w:rsidR="00C379A8">
        <w:t>Citizens</w:t>
      </w:r>
      <w:r w:rsidR="004C2310">
        <w:t xml:space="preserve"> evaluate </w:t>
      </w:r>
      <w:r w:rsidR="00E01092">
        <w:t>public institution</w:t>
      </w:r>
      <w:r w:rsidR="004C2310">
        <w:t xml:space="preserve">s </w:t>
      </w:r>
      <w:r w:rsidR="00E01092">
        <w:t xml:space="preserve">not only in terms of fairness in their past </w:t>
      </w:r>
      <w:r w:rsidR="00AC042F">
        <w:t>interventions</w:t>
      </w:r>
      <w:r w:rsidR="00D14CA8">
        <w:t xml:space="preserve"> (</w:t>
      </w:r>
      <w:proofErr w:type="spellStart"/>
      <w:r w:rsidR="00E01092">
        <w:t>Adger</w:t>
      </w:r>
      <w:proofErr w:type="spellEnd"/>
      <w:r w:rsidR="00E01092">
        <w:t xml:space="preserve"> et al.</w:t>
      </w:r>
      <w:r w:rsidR="00D14CA8">
        <w:t xml:space="preserve">, </w:t>
      </w:r>
      <w:r w:rsidR="00E01092">
        <w:t xml:space="preserve">2016), but also of </w:t>
      </w:r>
      <w:r w:rsidR="00C55953">
        <w:t>institutional</w:t>
      </w:r>
      <w:r w:rsidR="00E01092">
        <w:t xml:space="preserve"> </w:t>
      </w:r>
      <w:r w:rsidR="0044663E">
        <w:t>competence</w:t>
      </w:r>
      <w:r w:rsidR="00AC7127">
        <w:t xml:space="preserve"> and willingness</w:t>
      </w:r>
      <w:r w:rsidR="00E01092">
        <w:t xml:space="preserve"> to </w:t>
      </w:r>
      <w:r w:rsidR="00FB67C5">
        <w:t>make the best efforts</w:t>
      </w:r>
      <w:r w:rsidR="00E01092">
        <w:t xml:space="preserve">. </w:t>
      </w:r>
      <w:r w:rsidR="003C372D">
        <w:t xml:space="preserve">The latter </w:t>
      </w:r>
      <w:r w:rsidR="006B52B8">
        <w:t>require</w:t>
      </w:r>
      <w:r w:rsidR="003C372D">
        <w:t xml:space="preserve"> an investigation</w:t>
      </w:r>
      <w:r w:rsidR="00D14CA8">
        <w:t>,</w:t>
      </w:r>
      <w:r w:rsidR="003C372D">
        <w:t xml:space="preserve"> because </w:t>
      </w:r>
      <w:r w:rsidR="00C924E5">
        <w:t>perceived</w:t>
      </w:r>
      <w:r w:rsidR="003C372D">
        <w:t xml:space="preserve"> effective</w:t>
      </w:r>
      <w:r w:rsidR="00C924E5">
        <w:t>ness of</w:t>
      </w:r>
      <w:r w:rsidR="003C372D">
        <w:t xml:space="preserve"> institutional </w:t>
      </w:r>
      <w:r w:rsidR="00AC7127">
        <w:t>interventions</w:t>
      </w:r>
      <w:r w:rsidR="003C372D">
        <w:t xml:space="preserve"> can reduce, rather than increase, private action for hazard risk management </w:t>
      </w:r>
      <w:r w:rsidR="005B596A">
        <w:fldChar w:fldCharType="begin">
          <w:fldData xml:space="preserve">PEVuZE5vdGU+PENpdGU+PEF1dGhvcj5Hcm90aG1hbm48L0F1dGhvcj48WWVhcj4yMDA2PC9ZZWFy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</w:fldData>
        </w:fldChar>
      </w:r>
      <w:r w:rsidR="005B596A">
        <w:instrText xml:space="preserve"> ADDIN EN.CITE </w:instrText>
      </w:r>
      <w:r w:rsidR="005B596A">
        <w:fldChar w:fldCharType="begin">
          <w:fldData xml:space="preserve">PEVuZE5vdGU+PENpdGU+PEF1dGhvcj5Hcm90aG1hbm48L0F1dGhvcj48WWVhcj4yMDA2PC9ZZWFy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</w:fldData>
        </w:fldChar>
      </w:r>
      <w:r w:rsidR="005B596A">
        <w:instrText xml:space="preserve"> ADDIN EN.CITE.DATA </w:instrText>
      </w:r>
      <w:r w:rsidR="005B596A">
        <w:fldChar w:fldCharType="end"/>
      </w:r>
      <w:r w:rsidR="005B596A">
        <w:fldChar w:fldCharType="separate"/>
      </w:r>
      <w:r w:rsidR="005B596A">
        <w:rPr>
          <w:noProof/>
        </w:rPr>
        <w:t>(Grothmann and Reusswig, 2006; Terpstra, 2011)</w:t>
      </w:r>
      <w:r w:rsidR="005B596A">
        <w:fldChar w:fldCharType="end"/>
      </w:r>
      <w:r w:rsidR="003C372D">
        <w:t>.</w:t>
      </w:r>
      <w:r w:rsidR="00A248B5">
        <w:t xml:space="preserve"> </w:t>
      </w:r>
      <w:r w:rsidR="009B1913">
        <w:t xml:space="preserve"> </w:t>
      </w:r>
      <w:r w:rsidR="0044663E">
        <w:t xml:space="preserve"> </w:t>
      </w:r>
    </w:p>
    <w:p w14:paraId="1D16584A" w14:textId="18E438D8" w:rsidR="00802B17" w:rsidRDefault="00806BEC" w:rsidP="00E45F58">
      <w:pPr>
        <w:spacing w:line="360" w:lineRule="auto"/>
        <w:ind w:firstLine="720"/>
        <w:jc w:val="both"/>
      </w:pPr>
      <w:r>
        <w:t>In addition</w:t>
      </w:r>
      <w:r w:rsidR="00DE6095">
        <w:t xml:space="preserve">, the ways in which </w:t>
      </w:r>
      <w:r w:rsidR="00802B17">
        <w:t xml:space="preserve">relations of </w:t>
      </w:r>
      <w:r w:rsidR="00A248B5">
        <w:t xml:space="preserve">trust </w:t>
      </w:r>
      <w:r>
        <w:t>moderate the effects of</w:t>
      </w:r>
      <w:r w:rsidR="00A248B5">
        <w:t xml:space="preserve"> social capital</w:t>
      </w:r>
      <w:r>
        <w:t xml:space="preserve"> on hazard risk management remain unclear.</w:t>
      </w:r>
      <w:r w:rsidR="00553E1B">
        <w:t xml:space="preserve"> </w:t>
      </w:r>
      <w:r>
        <w:t>Social capital</w:t>
      </w:r>
      <w:r w:rsidR="00E9401A">
        <w:t xml:space="preserve"> is a key determinant of vulnerability and resilience to environmental change</w:t>
      </w:r>
      <w:r w:rsidR="001C638B">
        <w:t xml:space="preserve"> </w:t>
      </w:r>
      <w:r w:rsidR="001C638B">
        <w:fldChar w:fldCharType="begin">
          <w:fldData xml:space="preserve">PEVuZE5vdGU+PENpdGU+PEF1dGhvcj5BZGdlcjwvQXV0aG9yPjxZZWFyPjIwMDA8L1llYXI+PFJl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</w:fldData>
        </w:fldChar>
      </w:r>
      <w:r w:rsidR="001C638B">
        <w:instrText xml:space="preserve"> ADDIN EN.CITE </w:instrText>
      </w:r>
      <w:r w:rsidR="001C638B">
        <w:fldChar w:fldCharType="begin">
          <w:fldData xml:space="preserve">PEVuZE5vdGU+PENpdGU+PEF1dGhvcj5BZGdlcjwvQXV0aG9yPjxZZWFyPjIwMDA8L1llYXI+PFJl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</w:fldData>
        </w:fldChar>
      </w:r>
      <w:r w:rsidR="001C638B">
        <w:instrText xml:space="preserve"> ADDIN EN.CITE.DATA </w:instrText>
      </w:r>
      <w:r w:rsidR="001C638B">
        <w:fldChar w:fldCharType="end"/>
      </w:r>
      <w:r w:rsidR="001C638B">
        <w:fldChar w:fldCharType="separate"/>
      </w:r>
      <w:r w:rsidR="001C638B">
        <w:rPr>
          <w:noProof/>
        </w:rPr>
        <w:t>(Adger, 2000b, 2003; Pelling and High, 2005)</w:t>
      </w:r>
      <w:r w:rsidR="001C638B">
        <w:fldChar w:fldCharType="end"/>
      </w:r>
      <w:r w:rsidR="00E9401A">
        <w:t xml:space="preserve">. </w:t>
      </w:r>
      <w:r w:rsidR="00754AD8">
        <w:t xml:space="preserve">However, the mobilization of social capital </w:t>
      </w:r>
      <w:r w:rsidR="000B6D4E">
        <w:t xml:space="preserve">to achieve goals </w:t>
      </w:r>
      <w:r w:rsidR="002E3186">
        <w:t xml:space="preserve">can </w:t>
      </w:r>
      <w:r w:rsidR="00754AD8">
        <w:t xml:space="preserve">substitute for contractual control through formal institutions </w:t>
      </w:r>
      <w:r w:rsidR="001974E3">
        <w:fldChar w:fldCharType="begin"/>
      </w:r>
      <w:r w:rsidR="001974E3">
        <w:instrText xml:space="preserve"> ADDIN EN.CITE &lt;EndNote&gt;&lt;Cite&gt;&lt;Author&gt;Nooteboom&lt;/Author&gt;&lt;Year&gt;2007&lt;/Year&gt;&lt;RecNum&gt;1767&lt;/RecNum&gt;&lt;DisplayText&gt;(Nooteboom, 2007)&lt;/DisplayText&gt;&lt;record&gt;&lt;rec-number&gt;1767&lt;/rec-number&gt;&lt;foreign-keys&gt;&lt;key app="EN" db-id="e5wp0fapdsdtrmefd96vazdmdae9zrapftdv" timestamp="1432201705"&gt;1767&lt;/key&gt;&lt;/foreign-keys&gt;&lt;ref-type name="Journal Article"&gt;17&lt;/ref-type&gt;&lt;contributors&gt;&lt;authors&gt;&lt;author&gt;Nooteboom, Bart&lt;/author&gt;&lt;/authors&gt;&lt;/contributors&gt;&lt;titles&gt;&lt;title&gt;Social capital, institutions and trust&lt;/title&gt;&lt;secondary-title&gt;Review of Social Economy&lt;/secondary-title&gt;&lt;/titles&gt;&lt;periodical&gt;&lt;full-title&gt;Review of Social Economy&lt;/full-title&gt;&lt;/periodical&gt;&lt;pages&gt;29-53&lt;/pages&gt;&lt;volume&gt;65&lt;/volume&gt;&lt;number&gt;1&lt;/number&gt;&lt;dates&gt;&lt;year&gt;2007&lt;/year&gt;&lt;pub-dates&gt;&lt;date&gt;2007/03/01&lt;/date&gt;&lt;/pub-dates&gt;&lt;/dates&gt;&lt;publisher&gt;Routledge&lt;/publisher&gt;&lt;isbn&gt;0034-6764&lt;/isbn&gt;&lt;urls&gt;&lt;related-urls&gt;&lt;url&gt;http://dx.doi.org/10.1080/00346760601132154&lt;/url&gt;&lt;/related-urls&gt;&lt;/urls&gt;&lt;electronic-resource-num&gt;10.1080/00346760601132154&lt;/electronic-resource-num&gt;&lt;access-date&gt;2015/05/21&lt;/access-date&gt;&lt;/record&gt;&lt;/Cite&gt;&lt;/EndNote&gt;</w:instrText>
      </w:r>
      <w:r w:rsidR="001974E3">
        <w:fldChar w:fldCharType="separate"/>
      </w:r>
      <w:r w:rsidR="001974E3">
        <w:rPr>
          <w:noProof/>
        </w:rPr>
        <w:t>(Nooteboom, 2007)</w:t>
      </w:r>
      <w:r w:rsidR="001974E3">
        <w:fldChar w:fldCharType="end"/>
      </w:r>
      <w:r w:rsidR="00754AD8">
        <w:t>.</w:t>
      </w:r>
      <w:r w:rsidR="00D77593">
        <w:t xml:space="preserve"> </w:t>
      </w:r>
      <w:r w:rsidR="00CB579E">
        <w:t>W</w:t>
      </w:r>
      <w:r w:rsidR="00D77593">
        <w:t xml:space="preserve">hen formal institutions </w:t>
      </w:r>
      <w:r w:rsidR="00BE2256">
        <w:t xml:space="preserve">become </w:t>
      </w:r>
      <w:r w:rsidR="00430C2F">
        <w:t>fragile</w:t>
      </w:r>
      <w:r w:rsidR="00D77593">
        <w:t xml:space="preserve"> or </w:t>
      </w:r>
      <w:r w:rsidR="00BE2256">
        <w:t>lo</w:t>
      </w:r>
      <w:r w:rsidR="00430C2F">
        <w:t>s</w:t>
      </w:r>
      <w:r w:rsidR="00C924E5">
        <w:t>e</w:t>
      </w:r>
      <w:r w:rsidR="00BE2256">
        <w:t xml:space="preserve"> credibility</w:t>
      </w:r>
      <w:r w:rsidR="00D77593">
        <w:t xml:space="preserve">, </w:t>
      </w:r>
      <w:r w:rsidR="00A83C0B">
        <w:t xml:space="preserve">people </w:t>
      </w:r>
      <w:r w:rsidR="00CB579E">
        <w:t>could respond by</w:t>
      </w:r>
      <w:r w:rsidR="00A83C0B">
        <w:t xml:space="preserve"> carefully build</w:t>
      </w:r>
      <w:r w:rsidR="00CB579E">
        <w:t>ing</w:t>
      </w:r>
      <w:r w:rsidR="00A83C0B">
        <w:t xml:space="preserve"> a balance of mutual dependence in individual relationships, upon which informal institutions are </w:t>
      </w:r>
      <w:r w:rsidR="0044663E">
        <w:t>formed</w:t>
      </w:r>
      <w:r w:rsidR="00BE2256">
        <w:t xml:space="preserve"> or strengthened</w:t>
      </w:r>
      <w:r w:rsidR="00A83C0B">
        <w:t xml:space="preserve"> to regulate </w:t>
      </w:r>
      <w:r w:rsidR="00B97624">
        <w:t xml:space="preserve">collective and individual </w:t>
      </w:r>
      <w:r w:rsidR="00F12AA2">
        <w:t>action</w:t>
      </w:r>
      <w:r w:rsidR="00CB579E" w:rsidRPr="00CB579E">
        <w:t xml:space="preserve"> </w:t>
      </w:r>
      <w:r w:rsidR="00CB579E">
        <w:t>(</w:t>
      </w:r>
      <w:proofErr w:type="spellStart"/>
      <w:r w:rsidR="00CB579E">
        <w:t>Nooteboom</w:t>
      </w:r>
      <w:proofErr w:type="spellEnd"/>
      <w:r w:rsidR="00CB579E">
        <w:t>, 2007)</w:t>
      </w:r>
      <w:r w:rsidR="00A83C0B">
        <w:t>.</w:t>
      </w:r>
      <w:r w:rsidR="00B97624">
        <w:t xml:space="preserve"> Thus, the breaching of a social contract by a government may </w:t>
      </w:r>
      <w:r w:rsidR="00F12AA2">
        <w:t>reinforce the</w:t>
      </w:r>
      <w:r w:rsidR="00B97624">
        <w:t xml:space="preserve"> social conditioning of </w:t>
      </w:r>
      <w:r w:rsidR="00EF37CD">
        <w:t xml:space="preserve">individual action </w:t>
      </w:r>
      <w:r w:rsidR="00F12AA2">
        <w:t xml:space="preserve">through </w:t>
      </w:r>
      <w:r w:rsidR="00BE2256">
        <w:t>strengthening</w:t>
      </w:r>
      <w:r w:rsidR="00D906DC">
        <w:t xml:space="preserve"> interdependencies</w:t>
      </w:r>
      <w:r w:rsidR="00F12AA2">
        <w:t xml:space="preserve"> and</w:t>
      </w:r>
      <w:r w:rsidR="00BE2256" w:rsidRPr="00BE2256">
        <w:t xml:space="preserve"> </w:t>
      </w:r>
      <w:r w:rsidR="00BE2256">
        <w:t>interpersonal</w:t>
      </w:r>
      <w:r w:rsidR="00F12AA2">
        <w:t xml:space="preserve"> norms</w:t>
      </w:r>
      <w:r w:rsidR="00B97624">
        <w:t xml:space="preserve">. </w:t>
      </w:r>
      <w:r w:rsidR="00B64174">
        <w:t xml:space="preserve">The </w:t>
      </w:r>
      <w:r w:rsidR="001D7974">
        <w:t>shift</w:t>
      </w:r>
      <w:r w:rsidR="00D906DC">
        <w:t xml:space="preserve"> to a different </w:t>
      </w:r>
      <w:r w:rsidR="001D7974">
        <w:t xml:space="preserve">social </w:t>
      </w:r>
      <w:r w:rsidR="003A5072">
        <w:t>group</w:t>
      </w:r>
      <w:r w:rsidR="00D906DC">
        <w:t xml:space="preserve"> of</w:t>
      </w:r>
      <w:r w:rsidR="0044663E">
        <w:t xml:space="preserve"> </w:t>
      </w:r>
      <w:r w:rsidR="00D906DC">
        <w:t>reference</w:t>
      </w:r>
      <w:r w:rsidR="00B64174">
        <w:t xml:space="preserve"> </w:t>
      </w:r>
      <w:r w:rsidR="00AA367B">
        <w:t>could render</w:t>
      </w:r>
      <w:r w:rsidR="00B97624">
        <w:t xml:space="preserve"> </w:t>
      </w:r>
      <w:r w:rsidR="00B64174">
        <w:t xml:space="preserve">the linkages between </w:t>
      </w:r>
      <w:r w:rsidR="00B97624">
        <w:t xml:space="preserve">expectations of government </w:t>
      </w:r>
      <w:r w:rsidR="00B64174">
        <w:t xml:space="preserve">and citizens’ intention to </w:t>
      </w:r>
      <w:r w:rsidR="00AA367B">
        <w:t xml:space="preserve">act </w:t>
      </w:r>
      <w:r w:rsidR="00EF37CD">
        <w:t>obscure</w:t>
      </w:r>
      <w:r w:rsidR="00650F74">
        <w:t xml:space="preserve">. </w:t>
      </w:r>
      <w:r w:rsidR="00BE2256">
        <w:t>T</w:t>
      </w:r>
      <w:r w:rsidR="00650F74">
        <w:t>he falling back on the institutional fabric</w:t>
      </w:r>
      <w:r w:rsidR="00B64174">
        <w:t xml:space="preserve"> </w:t>
      </w:r>
      <w:r w:rsidR="00650F74">
        <w:t xml:space="preserve">of smaller communities </w:t>
      </w:r>
      <w:r w:rsidR="00AA367B">
        <w:t xml:space="preserve">could </w:t>
      </w:r>
      <w:r w:rsidR="00BE2256">
        <w:t xml:space="preserve">also </w:t>
      </w:r>
      <w:r w:rsidR="00B64174">
        <w:t>rais</w:t>
      </w:r>
      <w:r w:rsidR="00650F74">
        <w:t>e</w:t>
      </w:r>
      <w:r w:rsidR="00B64174">
        <w:t xml:space="preserve"> </w:t>
      </w:r>
      <w:r w:rsidR="003A5072">
        <w:t>questions</w:t>
      </w:r>
      <w:r w:rsidR="00B64174">
        <w:t xml:space="preserve"> about the </w:t>
      </w:r>
      <w:r w:rsidR="00BE2256">
        <w:t>perverse implications</w:t>
      </w:r>
      <w:r w:rsidR="00B64174">
        <w:t xml:space="preserve"> of social capital </w:t>
      </w:r>
      <w:r w:rsidR="002E3186">
        <w:t xml:space="preserve">in </w:t>
      </w:r>
      <w:r w:rsidR="003A5072">
        <w:t xml:space="preserve">the </w:t>
      </w:r>
      <w:r w:rsidR="00B64174">
        <w:t>renegotiation of social contracts</w:t>
      </w:r>
      <w:r w:rsidR="002E3186">
        <w:t xml:space="preserve"> with </w:t>
      </w:r>
      <w:r w:rsidR="00BE2256">
        <w:t>public authorities</w:t>
      </w:r>
      <w:r w:rsidR="003A5072" w:rsidRPr="003A5072">
        <w:t xml:space="preserve"> </w:t>
      </w:r>
      <w:r w:rsidR="003A5072">
        <w:t>towards transformational adaptation</w:t>
      </w:r>
      <w:r w:rsidR="00B64174">
        <w:t>.</w:t>
      </w:r>
      <w:r w:rsidR="00BE2256">
        <w:t xml:space="preserve"> </w:t>
      </w:r>
    </w:p>
    <w:p w14:paraId="6058F50F" w14:textId="6EBF8AAB" w:rsidR="00D4552D" w:rsidRDefault="009B1913" w:rsidP="00E45F58">
      <w:pPr>
        <w:spacing w:line="360" w:lineRule="auto"/>
        <w:ind w:firstLine="720"/>
        <w:jc w:val="both"/>
      </w:pPr>
      <w:r>
        <w:lastRenderedPageBreak/>
        <w:t>Th</w:t>
      </w:r>
      <w:r w:rsidR="009F3C09">
        <w:t>e present</w:t>
      </w:r>
      <w:r>
        <w:t xml:space="preserve"> research</w:t>
      </w:r>
      <w:r w:rsidR="00B675B9">
        <w:t xml:space="preserve"> </w:t>
      </w:r>
      <w:r w:rsidR="00806BEC">
        <w:t>examines the effects of calculative trust</w:t>
      </w:r>
      <w:r w:rsidR="005A5990">
        <w:t xml:space="preserve"> on</w:t>
      </w:r>
      <w:r w:rsidR="00806BEC">
        <w:t xml:space="preserve"> </w:t>
      </w:r>
      <w:r w:rsidR="005A5990">
        <w:t>climate change</w:t>
      </w:r>
      <w:r w:rsidR="005A5990" w:rsidRPr="005A5990">
        <w:t xml:space="preserve"> </w:t>
      </w:r>
      <w:r w:rsidR="005A5990">
        <w:t xml:space="preserve">adaptation, </w:t>
      </w:r>
      <w:r w:rsidR="00806BEC">
        <w:t xml:space="preserve">and clarifies the relationship between trust and social capital as drivers of action. </w:t>
      </w:r>
      <w:r w:rsidR="00E64CC0">
        <w:t xml:space="preserve">The </w:t>
      </w:r>
      <w:r w:rsidR="005A5F97">
        <w:t>research</w:t>
      </w:r>
      <w:r w:rsidR="009F3C09">
        <w:t xml:space="preserve"> </w:t>
      </w:r>
      <w:r w:rsidR="00E64CC0">
        <w:t xml:space="preserve">questions are whether institutional trust drives </w:t>
      </w:r>
      <w:r w:rsidR="001B1867">
        <w:t>private</w:t>
      </w:r>
      <w:r w:rsidR="00E64CC0">
        <w:t xml:space="preserve"> action for risk management, and whether attributes of social capital produce consistent effects across a gradient of institutional trust.</w:t>
      </w:r>
      <w:r w:rsidR="00AA367B">
        <w:t xml:space="preserve"> Empirical</w:t>
      </w:r>
      <w:r w:rsidR="006934BC" w:rsidRPr="006934BC">
        <w:t xml:space="preserve"> </w:t>
      </w:r>
      <w:r w:rsidR="00AA367B">
        <w:t>e</w:t>
      </w:r>
      <w:r w:rsidR="006934BC">
        <w:t>vidence</w:t>
      </w:r>
      <w:r w:rsidR="00384C3E" w:rsidRPr="00384C3E">
        <w:t xml:space="preserve"> </w:t>
      </w:r>
      <w:r w:rsidR="00AA367B">
        <w:t xml:space="preserve">was solicited </w:t>
      </w:r>
      <w:r w:rsidR="00384C3E">
        <w:t xml:space="preserve">from four jurisdictions </w:t>
      </w:r>
      <w:r w:rsidR="00261CA6">
        <w:t xml:space="preserve">within </w:t>
      </w:r>
      <w:r w:rsidR="00655338">
        <w:t xml:space="preserve">the </w:t>
      </w:r>
      <w:r w:rsidR="00261CA6">
        <w:t>People’s Republic of</w:t>
      </w:r>
      <w:r w:rsidR="00384C3E">
        <w:t xml:space="preserve"> China</w:t>
      </w:r>
      <w:r w:rsidR="00231E0A">
        <w:t xml:space="preserve">, which practice two substantially different political-economic systems and have experienced uneven impacts of climate change, both resulting in </w:t>
      </w:r>
      <w:r w:rsidR="00AA367B">
        <w:t xml:space="preserve">sharp </w:t>
      </w:r>
      <w:r w:rsidR="00231E0A">
        <w:t xml:space="preserve">differences in institutional trust. </w:t>
      </w:r>
      <w:r w:rsidR="00343965">
        <w:t>The research will</w:t>
      </w:r>
      <w:r w:rsidR="006934BC">
        <w:t xml:space="preserve"> </w:t>
      </w:r>
      <w:r w:rsidR="00343965">
        <w:t>shed light on</w:t>
      </w:r>
      <w:r w:rsidR="006934BC">
        <w:t xml:space="preserve"> </w:t>
      </w:r>
      <w:r w:rsidR="00343965">
        <w:t>the soci</w:t>
      </w:r>
      <w:r w:rsidR="002C5379">
        <w:t>a</w:t>
      </w:r>
      <w:r w:rsidR="00343965">
        <w:t xml:space="preserve">l </w:t>
      </w:r>
      <w:r w:rsidR="00AA367B">
        <w:t>basis</w:t>
      </w:r>
      <w:r w:rsidR="00343965">
        <w:t xml:space="preserve"> </w:t>
      </w:r>
      <w:r w:rsidR="00AA367B">
        <w:t>for</w:t>
      </w:r>
      <w:r w:rsidR="00343965">
        <w:t xml:space="preserve"> adaptation</w:t>
      </w:r>
      <w:r w:rsidR="006934BC">
        <w:t xml:space="preserve"> </w:t>
      </w:r>
      <w:r w:rsidR="00AA367B">
        <w:t>by exploring</w:t>
      </w:r>
      <w:r w:rsidR="006934BC">
        <w:t xml:space="preserve"> </w:t>
      </w:r>
      <w:r w:rsidR="00FD3499">
        <w:t xml:space="preserve">the mechanisms through which people respond to climate change risks </w:t>
      </w:r>
      <w:r w:rsidR="006934BC">
        <w:t xml:space="preserve">in times of crisis met with institutional </w:t>
      </w:r>
      <w:r w:rsidR="002767F1">
        <w:t>neglect or incompetence</w:t>
      </w:r>
      <w:r w:rsidR="006934BC">
        <w:t>.</w:t>
      </w:r>
      <w:r w:rsidR="00345057">
        <w:t xml:space="preserve"> </w:t>
      </w:r>
      <w:r w:rsidR="005A5990">
        <w:t>The findings can inform debates on the implications of public perceptions of institutions for adaptation.</w:t>
      </w:r>
    </w:p>
    <w:p w14:paraId="35F25D23" w14:textId="58FCEACC" w:rsidR="000F0CA0" w:rsidRDefault="002C5379" w:rsidP="00E45F58">
      <w:pPr>
        <w:spacing w:line="360" w:lineRule="auto"/>
        <w:ind w:firstLine="720"/>
        <w:jc w:val="both"/>
      </w:pPr>
      <w:r>
        <w:t>T</w:t>
      </w:r>
      <w:r w:rsidR="000F0CA0">
        <w:t>he next section elaborate</w:t>
      </w:r>
      <w:r>
        <w:t>s</w:t>
      </w:r>
      <w:r w:rsidR="000F0CA0">
        <w:t xml:space="preserve"> </w:t>
      </w:r>
      <w:r w:rsidR="00681FAC">
        <w:t xml:space="preserve">on the concepts of social contract, trust and social capital, and their relationships. We then describe our empirical </w:t>
      </w:r>
      <w:r>
        <w:t>study</w:t>
      </w:r>
      <w:r w:rsidR="00681FAC">
        <w:t xml:space="preserve">, which involves </w:t>
      </w:r>
      <w:r w:rsidR="001974E3">
        <w:t>structured interviews</w:t>
      </w:r>
      <w:r w:rsidR="00384C3E">
        <w:t xml:space="preserve"> </w:t>
      </w:r>
      <w:r w:rsidR="001974E3">
        <w:t>with 569</w:t>
      </w:r>
      <w:r w:rsidR="00681FAC">
        <w:t xml:space="preserve"> business operators</w:t>
      </w:r>
      <w:r w:rsidR="00384C3E">
        <w:t xml:space="preserve"> </w:t>
      </w:r>
      <w:r w:rsidR="00E85239">
        <w:t>based in</w:t>
      </w:r>
      <w:r w:rsidR="00384C3E">
        <w:t xml:space="preserve"> </w:t>
      </w:r>
      <w:r w:rsidR="00E85239">
        <w:t>climate-sensitive</w:t>
      </w:r>
      <w:r w:rsidR="00384C3E">
        <w:t xml:space="preserve"> touri</w:t>
      </w:r>
      <w:r w:rsidR="00E85239">
        <w:t>st destinations, and compare the results from the four study areas</w:t>
      </w:r>
      <w:r w:rsidR="00384C3E">
        <w:t>.</w:t>
      </w:r>
      <w:r w:rsidR="00E85239">
        <w:t xml:space="preserve"> </w:t>
      </w:r>
      <w:r w:rsidR="00FB67C5">
        <w:t xml:space="preserve">We </w:t>
      </w:r>
      <w:r w:rsidR="00FD3499">
        <w:t>show</w:t>
      </w:r>
      <w:r w:rsidR="00FB67C5">
        <w:t xml:space="preserve"> that social </w:t>
      </w:r>
      <w:r w:rsidR="00961D30">
        <w:rPr>
          <w:lang w:val="en-US"/>
        </w:rPr>
        <w:t>interdependencies</w:t>
      </w:r>
      <w:r w:rsidR="00FB67C5">
        <w:t xml:space="preserve"> become </w:t>
      </w:r>
      <w:r w:rsidR="00961D30">
        <w:t>an important</w:t>
      </w:r>
      <w:r w:rsidR="00FB67C5">
        <w:t xml:space="preserve"> driver of</w:t>
      </w:r>
      <w:r>
        <w:t xml:space="preserve"> private</w:t>
      </w:r>
      <w:r w:rsidR="00FB67C5">
        <w:t xml:space="preserve"> action </w:t>
      </w:r>
      <w:r>
        <w:t>in situations of lower</w:t>
      </w:r>
      <w:r w:rsidR="00FB67C5">
        <w:t xml:space="preserve"> </w:t>
      </w:r>
      <w:r w:rsidR="009711F4">
        <w:t>institutional trust</w:t>
      </w:r>
      <w:r>
        <w:t>,</w:t>
      </w:r>
      <w:r w:rsidR="009711F4">
        <w:t xml:space="preserve"> and</w:t>
      </w:r>
      <w:r>
        <w:t xml:space="preserve"> discuss how the</w:t>
      </w:r>
      <w:r w:rsidR="009711F4">
        <w:t xml:space="preserve"> </w:t>
      </w:r>
      <w:r w:rsidRPr="002C5379">
        <w:t>changing conditions of the political economy</w:t>
      </w:r>
      <w:r w:rsidR="00FD3499">
        <w:t xml:space="preserve"> have</w:t>
      </w:r>
      <w:r>
        <w:t xml:space="preserve"> shift</w:t>
      </w:r>
      <w:r w:rsidR="00FD3499">
        <w:t>ed</w:t>
      </w:r>
      <w:r>
        <w:t xml:space="preserve"> the social basis of action.</w:t>
      </w:r>
    </w:p>
    <w:p w14:paraId="4BE39078" w14:textId="6F09C22D" w:rsidR="00D4552D" w:rsidRDefault="00D4552D" w:rsidP="00E45F58">
      <w:pPr>
        <w:spacing w:line="360" w:lineRule="auto"/>
        <w:jc w:val="both"/>
      </w:pPr>
    </w:p>
    <w:p w14:paraId="646B1CF9" w14:textId="3A464EF7" w:rsidR="00600BA5" w:rsidRPr="0085486B" w:rsidRDefault="00600BA5" w:rsidP="00E45F58">
      <w:pPr>
        <w:spacing w:line="360" w:lineRule="auto"/>
        <w:jc w:val="both"/>
        <w:rPr>
          <w:b/>
          <w:bCs/>
        </w:rPr>
      </w:pPr>
      <w:r w:rsidRPr="0085486B">
        <w:rPr>
          <w:b/>
          <w:bCs/>
        </w:rPr>
        <w:t>2.</w:t>
      </w:r>
      <w:r w:rsidR="00CB579E" w:rsidRPr="0085486B">
        <w:rPr>
          <w:b/>
          <w:bCs/>
        </w:rPr>
        <w:tab/>
      </w:r>
      <w:r w:rsidR="00766023" w:rsidRPr="0085486B">
        <w:rPr>
          <w:b/>
          <w:bCs/>
        </w:rPr>
        <w:t>I</w:t>
      </w:r>
      <w:r w:rsidR="00CB579E" w:rsidRPr="0085486B">
        <w:rPr>
          <w:b/>
          <w:bCs/>
        </w:rPr>
        <w:t xml:space="preserve">nstitutional trust </w:t>
      </w:r>
      <w:r w:rsidR="00766023" w:rsidRPr="0085486B">
        <w:rPr>
          <w:b/>
          <w:bCs/>
        </w:rPr>
        <w:t xml:space="preserve">and individual response to </w:t>
      </w:r>
      <w:r w:rsidR="00CB579E" w:rsidRPr="0085486B">
        <w:rPr>
          <w:b/>
          <w:bCs/>
        </w:rPr>
        <w:t>climate change risks</w:t>
      </w:r>
    </w:p>
    <w:p w14:paraId="69504B17" w14:textId="52BA572A" w:rsidR="003055B8" w:rsidRDefault="003055B8" w:rsidP="00E45F58">
      <w:pPr>
        <w:spacing w:line="360" w:lineRule="auto"/>
        <w:jc w:val="both"/>
      </w:pPr>
      <w:r>
        <w:t xml:space="preserve">2.1 </w:t>
      </w:r>
      <w:r w:rsidR="00CB579E">
        <w:tab/>
      </w:r>
      <w:r w:rsidR="00E44A20">
        <w:t>S</w:t>
      </w:r>
      <w:r w:rsidR="005048DF">
        <w:t xml:space="preserve">ocial contract </w:t>
      </w:r>
      <w:r w:rsidR="00E44A20">
        <w:t>and private action for risk management</w:t>
      </w:r>
    </w:p>
    <w:p w14:paraId="0D367608" w14:textId="14FBD96D" w:rsidR="004A338F" w:rsidRDefault="004A338F" w:rsidP="00E45F58">
      <w:pPr>
        <w:spacing w:line="360" w:lineRule="auto"/>
        <w:jc w:val="both"/>
      </w:pPr>
      <w:r>
        <w:t>Dramatic</w:t>
      </w:r>
      <w:r w:rsidR="001F2CAD">
        <w:t xml:space="preserve"> transformation in response to global climate change involve</w:t>
      </w:r>
      <w:r w:rsidR="006517B1">
        <w:t>s</w:t>
      </w:r>
      <w:r w:rsidR="001F2CAD">
        <w:t xml:space="preserve"> a fundamental change to system functioning</w:t>
      </w:r>
      <w:r w:rsidR="006517B1">
        <w:t xml:space="preserve"> that seeks</w:t>
      </w:r>
      <w:r w:rsidR="001F2CAD" w:rsidRPr="001F2CAD">
        <w:t xml:space="preserve"> </w:t>
      </w:r>
      <w:r w:rsidR="001F2CAD">
        <w:t xml:space="preserve">to </w:t>
      </w:r>
      <w:r w:rsidR="001F2CAD" w:rsidRPr="001F2CAD">
        <w:t>overcome structural problems associated with existing development pathways</w:t>
      </w:r>
      <w:r w:rsidR="001F2CAD">
        <w:t xml:space="preserve"> </w:t>
      </w:r>
      <w:r w:rsidR="0055216A">
        <w:fldChar w:fldCharType="begin">
          <w:fldData xml:space="preserve">PEVuZE5vdGU+PENpdGU+PEF1dGhvcj5NYXJzaGFsbDwvQXV0aG9yPjxZZWFyPjIwMTI8L1llYXI+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</w:fldData>
        </w:fldChar>
      </w:r>
      <w:r w:rsidR="0055216A">
        <w:instrText xml:space="preserve"> ADDIN EN.CITE </w:instrText>
      </w:r>
      <w:r w:rsidR="0055216A">
        <w:fldChar w:fldCharType="begin">
          <w:fldData xml:space="preserve">PEVuZE5vdGU+PENpdGU+PEF1dGhvcj5NYXJzaGFsbDwvQXV0aG9yPjxZZWFyPjIwMTI8L1llYXI+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</w:fldData>
        </w:fldChar>
      </w:r>
      <w:r w:rsidR="0055216A">
        <w:instrText xml:space="preserve"> ADDIN EN.CITE.DATA </w:instrText>
      </w:r>
      <w:r w:rsidR="0055216A">
        <w:fldChar w:fldCharType="end"/>
      </w:r>
      <w:r w:rsidR="0055216A">
        <w:fldChar w:fldCharType="separate"/>
      </w:r>
      <w:r w:rsidR="0055216A">
        <w:rPr>
          <w:noProof/>
        </w:rPr>
        <w:t>(Kates et al., 2012; Marshall et al., 2012; O’Brien, 2012; Pelling, 2011)</w:t>
      </w:r>
      <w:r w:rsidR="0055216A">
        <w:fldChar w:fldCharType="end"/>
      </w:r>
      <w:r w:rsidR="0055216A">
        <w:t>.</w:t>
      </w:r>
      <w:r w:rsidR="001F2CAD" w:rsidRPr="001F2CAD">
        <w:t xml:space="preserve"> </w:t>
      </w:r>
      <w:r w:rsidR="0055216A">
        <w:fldChar w:fldCharType="begin"/>
      </w:r>
      <w:r w:rsidR="0055216A">
        <w:instrText xml:space="preserve"> ADDIN EN.CITE &lt;EndNote&gt;&lt;Cite AuthorYear="1"&gt;&lt;Author&gt;Pelling&lt;/Author&gt;&lt;Year&gt;2015&lt;/Year&gt;&lt;RecNum&gt;2178&lt;/RecNum&gt;&lt;DisplayText&gt;Pelling et al. (2015)&lt;/DisplayText&gt;&lt;record&gt;&lt;rec-number&gt;2178&lt;/rec-number&gt;&lt;foreign-keys&gt;&lt;key app="EN" db-id="e5wp0fapdsdtrmefd96vazdmdae9zrapftdv" timestamp="1525689482"&gt;2178&lt;/key&gt;&lt;/foreign-keys&gt;&lt;ref-type name="Journal Article"&gt;17&lt;/ref-type&gt;&lt;contributors&gt;&lt;authors&gt;&lt;author&gt;Pelling, Mark&lt;/author&gt;&lt;author&gt;O’Brien, Karen&lt;/author&gt;&lt;author&gt;Matyas, David&lt;/author&gt;&lt;/authors&gt;&lt;/contributors&gt;&lt;titles&gt;&lt;title&gt;Adaptation and transformation&lt;/title&gt;&lt;secondary-title&gt;Climatic Change&lt;/secondary-title&gt;&lt;/titles&gt;&lt;periodical&gt;&lt;full-title&gt;Climatic Change&lt;/full-title&gt;&lt;abbr-1&gt;Climatic Change&lt;/abbr-1&gt;&lt;/periodical&gt;&lt;pages&gt;113-127&lt;/pages&gt;&lt;volume&gt;133&lt;/volume&gt;&lt;number&gt;1&lt;/number&gt;&lt;dates&gt;&lt;year&gt;2015&lt;/year&gt;&lt;pub-dates&gt;&lt;date&gt;November 01&lt;/date&gt;&lt;/pub-dates&gt;&lt;/dates&gt;&lt;isbn&gt;1573-1480&lt;/isbn&gt;&lt;label&gt;Pelling2015&lt;/label&gt;&lt;work-type&gt;journal article&lt;/work-type&gt;&lt;urls&gt;&lt;related-urls&gt;&lt;url&gt;https://doi.org/10.1007/s10584-014-1303-0&lt;/url&gt;&lt;/related-urls&gt;&lt;/urls&gt;&lt;electronic-resource-num&gt;10.1007/s10584-014-1303-0&lt;/electronic-resource-num&gt;&lt;/record&gt;&lt;/Cite&gt;&lt;/EndNote&gt;</w:instrText>
      </w:r>
      <w:r w:rsidR="0055216A">
        <w:fldChar w:fldCharType="separate"/>
      </w:r>
      <w:r w:rsidR="0055216A">
        <w:rPr>
          <w:noProof/>
        </w:rPr>
        <w:t>Pelling et al. (2015)</w:t>
      </w:r>
      <w:r w:rsidR="0055216A">
        <w:fldChar w:fldCharType="end"/>
      </w:r>
      <w:r w:rsidR="006E0439">
        <w:t xml:space="preserve"> argue that</w:t>
      </w:r>
      <w:r w:rsidR="006517B1">
        <w:t xml:space="preserve"> such a transformation is indicated in a </w:t>
      </w:r>
      <w:r w:rsidR="001F2CAD" w:rsidRPr="001F2CAD">
        <w:t>rebalanc</w:t>
      </w:r>
      <w:r w:rsidR="006517B1">
        <w:t>ing of</w:t>
      </w:r>
      <w:r w:rsidR="001F2CAD" w:rsidRPr="001F2CAD">
        <w:t xml:space="preserve"> rights and responsibilities </w:t>
      </w:r>
      <w:r w:rsidR="006517B1">
        <w:t xml:space="preserve">between actors, notably between the </w:t>
      </w:r>
      <w:r w:rsidR="00766023">
        <w:t>citizens</w:t>
      </w:r>
      <w:r w:rsidR="006517B1">
        <w:t xml:space="preserve"> and the state</w:t>
      </w:r>
      <w:r w:rsidR="00766023">
        <w:t>, which</w:t>
      </w:r>
      <w:r w:rsidR="003E5385">
        <w:t xml:space="preserve"> specify </w:t>
      </w:r>
      <w:r w:rsidR="00766023">
        <w:t>the contributions expected of each actor</w:t>
      </w:r>
      <w:r w:rsidR="003E5385">
        <w:t xml:space="preserve"> </w:t>
      </w:r>
      <w:r w:rsidR="00766023">
        <w:t xml:space="preserve">(e.g. taxes) </w:t>
      </w:r>
      <w:r w:rsidR="003E5385">
        <w:t xml:space="preserve">and </w:t>
      </w:r>
      <w:r w:rsidR="00F23739">
        <w:t>the</w:t>
      </w:r>
      <w:r w:rsidR="003E5385">
        <w:t xml:space="preserve"> constraints on freedom they have to accept (</w:t>
      </w:r>
      <w:r w:rsidR="000A76BF">
        <w:t xml:space="preserve">e.g., </w:t>
      </w:r>
      <w:r w:rsidR="00766023">
        <w:t>laws</w:t>
      </w:r>
      <w:r w:rsidR="003E5385">
        <w:t>)</w:t>
      </w:r>
      <w:r w:rsidR="000A76BF">
        <w:t>, and</w:t>
      </w:r>
      <w:r w:rsidR="003E5385">
        <w:t xml:space="preserve"> in </w:t>
      </w:r>
      <w:r w:rsidR="000A76BF">
        <w:t>return, the</w:t>
      </w:r>
      <w:r w:rsidR="003E5385">
        <w:t xml:space="preserve"> services</w:t>
      </w:r>
      <w:r w:rsidR="00766023">
        <w:t>,</w:t>
      </w:r>
      <w:r w:rsidR="003E5385">
        <w:t xml:space="preserve"> </w:t>
      </w:r>
      <w:r w:rsidR="000A76BF">
        <w:t>security</w:t>
      </w:r>
      <w:r w:rsidR="00766023">
        <w:t>, or power</w:t>
      </w:r>
      <w:r w:rsidR="000A76BF">
        <w:t xml:space="preserve"> </w:t>
      </w:r>
      <w:r w:rsidR="00766023">
        <w:t>to be provided by the other actor</w:t>
      </w:r>
      <w:r w:rsidR="003E5385">
        <w:t>.</w:t>
      </w:r>
      <w:r w:rsidR="00055153">
        <w:t xml:space="preserve"> The metaphor of </w:t>
      </w:r>
      <w:r w:rsidR="00526022">
        <w:t xml:space="preserve">the </w:t>
      </w:r>
      <w:r w:rsidR="00055153">
        <w:t>social contract describe</w:t>
      </w:r>
      <w:r w:rsidR="00F0696D">
        <w:t>s</w:t>
      </w:r>
      <w:r w:rsidR="00055153">
        <w:t xml:space="preserve"> a real or ideal agreement between the</w:t>
      </w:r>
      <w:r w:rsidR="00647A4F">
        <w:t xml:space="preserve"> contracting</w:t>
      </w:r>
      <w:r w:rsidR="00055153">
        <w:t xml:space="preserve"> parties that offers some form of mutual benefit and impose</w:t>
      </w:r>
      <w:r w:rsidR="00F23739">
        <w:t>s</w:t>
      </w:r>
      <w:r w:rsidR="00055153">
        <w:t xml:space="preserve"> some mutual obligations</w:t>
      </w:r>
      <w:r w:rsidR="0055216A">
        <w:t xml:space="preserve"> </w:t>
      </w:r>
      <w:r w:rsidR="0055216A">
        <w:fldChar w:fldCharType="begin">
          <w:fldData xml:space="preserve">PEVuZE5vdGU+PENpdGU+PEF1dGhvcj5BZGdlcjwvQXV0aG9yPjxZZWFyPjIwMTY8L1llYXI+PFJl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</w:fldData>
        </w:fldChar>
      </w:r>
      <w:r w:rsidR="0055216A">
        <w:instrText xml:space="preserve"> ADDIN EN.CITE </w:instrText>
      </w:r>
      <w:r w:rsidR="0055216A">
        <w:fldChar w:fldCharType="begin">
          <w:fldData xml:space="preserve">PEVuZE5vdGU+PENpdGU+PEF1dGhvcj5BZGdlcjwvQXV0aG9yPjxZZWFyPjIwMTY8L1llYXI+PFJl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</w:fldData>
        </w:fldChar>
      </w:r>
      <w:r w:rsidR="0055216A">
        <w:instrText xml:space="preserve"> ADDIN EN.CITE.DATA </w:instrText>
      </w:r>
      <w:r w:rsidR="0055216A">
        <w:fldChar w:fldCharType="end"/>
      </w:r>
      <w:r w:rsidR="0055216A">
        <w:fldChar w:fldCharType="separate"/>
      </w:r>
      <w:r w:rsidR="0055216A">
        <w:rPr>
          <w:noProof/>
        </w:rPr>
        <w:t>(Adger et al., 2016, 2018; Adger et al., 2013; Christoplos et al., 2017; Lacey and Lamont, 2014; O'Brien et al., 2009; Zografos, 2017)</w:t>
      </w:r>
      <w:r w:rsidR="0055216A">
        <w:fldChar w:fldCharType="end"/>
      </w:r>
      <w:r w:rsidR="00055153">
        <w:t xml:space="preserve">. </w:t>
      </w:r>
      <w:r w:rsidR="00766023">
        <w:t xml:space="preserve"> </w:t>
      </w:r>
    </w:p>
    <w:p w14:paraId="43E15A5C" w14:textId="3D4613DF" w:rsidR="003579A1" w:rsidRDefault="00055153" w:rsidP="00E45F58">
      <w:pPr>
        <w:spacing w:line="360" w:lineRule="auto"/>
        <w:ind w:firstLine="720"/>
        <w:jc w:val="both"/>
      </w:pPr>
      <w:r>
        <w:t xml:space="preserve">A social contract in the context of climate change </w:t>
      </w:r>
      <w:r w:rsidR="00F23739">
        <w:t xml:space="preserve">adaptation </w:t>
      </w:r>
      <w:r>
        <w:t>requires the state to protect its citizens from</w:t>
      </w:r>
      <w:r w:rsidR="00E44A20">
        <w:t xml:space="preserve"> the</w:t>
      </w:r>
      <w:r>
        <w:t xml:space="preserve"> </w:t>
      </w:r>
      <w:r w:rsidR="00E44A20">
        <w:t xml:space="preserve">dreadful consequences of </w:t>
      </w:r>
      <w:r>
        <w:t xml:space="preserve">extreme weather and the citizens to take action for reducing their risks. </w:t>
      </w:r>
      <w:r w:rsidR="000A76BF">
        <w:t>A</w:t>
      </w:r>
      <w:r w:rsidR="00647A4F">
        <w:t>n</w:t>
      </w:r>
      <w:r w:rsidR="000A76BF">
        <w:t xml:space="preserve"> extreme weather event </w:t>
      </w:r>
      <w:r w:rsidR="00647A4F">
        <w:t xml:space="preserve">that results in massive losses and </w:t>
      </w:r>
      <w:r w:rsidR="00E44A20">
        <w:t>disruptions</w:t>
      </w:r>
      <w:r w:rsidR="00647A4F">
        <w:t xml:space="preserve"> </w:t>
      </w:r>
      <w:r w:rsidR="000A76BF">
        <w:t xml:space="preserve">may </w:t>
      </w:r>
      <w:r w:rsidR="000A76BF">
        <w:lastRenderedPageBreak/>
        <w:t xml:space="preserve">expose the state’s failures in protecting its citizens. </w:t>
      </w:r>
      <w:r w:rsidR="00B6042F">
        <w:t>The</w:t>
      </w:r>
      <w:r w:rsidR="00B9284B">
        <w:t xml:space="preserve"> ensuing</w:t>
      </w:r>
      <w:r w:rsidR="00B6042F">
        <w:t xml:space="preserve"> public outcry</w:t>
      </w:r>
      <w:r w:rsidR="00647A4F">
        <w:t xml:space="preserve"> and questioning of the status quo put the existing s</w:t>
      </w:r>
      <w:r w:rsidR="00647A4F" w:rsidRPr="004A338F">
        <w:t xml:space="preserve">ocial contract </w:t>
      </w:r>
      <w:r w:rsidR="00647A4F">
        <w:t>into</w:t>
      </w:r>
      <w:r w:rsidR="00647A4F" w:rsidRPr="004A338F">
        <w:t xml:space="preserve"> </w:t>
      </w:r>
      <w:r w:rsidR="00647A4F">
        <w:t xml:space="preserve">a </w:t>
      </w:r>
      <w:r w:rsidR="00647A4F" w:rsidRPr="004A338F">
        <w:t>test</w:t>
      </w:r>
      <w:r w:rsidR="00647A4F">
        <w:t xml:space="preserve">, </w:t>
      </w:r>
      <w:r w:rsidR="00E44A20">
        <w:t xml:space="preserve">potentially </w:t>
      </w:r>
      <w:r w:rsidR="00B6042F">
        <w:t>open</w:t>
      </w:r>
      <w:r w:rsidR="00647A4F">
        <w:t>ing</w:t>
      </w:r>
      <w:r w:rsidR="00B6042F">
        <w:t xml:space="preserve"> a political space for renegotiating </w:t>
      </w:r>
      <w:r w:rsidR="00EC0713">
        <w:t>the implicit</w:t>
      </w:r>
      <w:r w:rsidR="00B6042F">
        <w:t xml:space="preserve"> contract</w:t>
      </w:r>
      <w:r w:rsidR="00EC0713">
        <w:t>ual arrangements</w:t>
      </w:r>
      <w:r w:rsidR="00B6042F">
        <w:t xml:space="preserve"> that </w:t>
      </w:r>
      <w:r w:rsidR="00E44A20">
        <w:t>condition</w:t>
      </w:r>
      <w:r w:rsidR="00B6042F">
        <w:t xml:space="preserve"> </w:t>
      </w:r>
      <w:r w:rsidR="00F0696D">
        <w:t>the behaviour of</w:t>
      </w:r>
      <w:r w:rsidR="00B6042F">
        <w:t xml:space="preserve"> the state and citizens</w:t>
      </w:r>
      <w:r w:rsidR="00647A4F">
        <w:t xml:space="preserve"> </w:t>
      </w:r>
      <w:r w:rsidR="00647A4F" w:rsidRPr="004A338F">
        <w:t>(</w:t>
      </w:r>
      <w:r w:rsidR="00647A4F" w:rsidRPr="001F2CAD">
        <w:t xml:space="preserve">Pelling, 2011; </w:t>
      </w:r>
      <w:r w:rsidR="00647A4F">
        <w:t>Pelling and Dill, 2010</w:t>
      </w:r>
      <w:r w:rsidR="00647A4F" w:rsidRPr="004A338F">
        <w:t>)</w:t>
      </w:r>
      <w:r w:rsidR="00B6042F">
        <w:t>.</w:t>
      </w:r>
      <w:r w:rsidR="00EC0713">
        <w:t xml:space="preserve"> This may result in a weaker social contract, </w:t>
      </w:r>
      <w:r w:rsidR="003579A1">
        <w:t xml:space="preserve">as </w:t>
      </w:r>
      <w:proofErr w:type="spellStart"/>
      <w:r w:rsidR="003579A1">
        <w:t>Adger</w:t>
      </w:r>
      <w:proofErr w:type="spellEnd"/>
      <w:r w:rsidR="003579A1">
        <w:t xml:space="preserve"> et al. (2013, 2016, 201</w:t>
      </w:r>
      <w:r w:rsidR="0055216A">
        <w:t>8</w:t>
      </w:r>
      <w:r w:rsidR="003579A1">
        <w:t xml:space="preserve">) have found in Ireland, </w:t>
      </w:r>
      <w:r w:rsidR="00EC0713">
        <w:t xml:space="preserve">where </w:t>
      </w:r>
      <w:r w:rsidR="00140891">
        <w:t>members of the community</w:t>
      </w:r>
      <w:r w:rsidR="00EC0713">
        <w:t xml:space="preserve"> were disappointed at the </w:t>
      </w:r>
      <w:r w:rsidR="003579A1">
        <w:t xml:space="preserve">Irish </w:t>
      </w:r>
      <w:r w:rsidR="00EC0713">
        <w:t>government</w:t>
      </w:r>
      <w:r w:rsidR="00F0696D">
        <w:t xml:space="preserve"> </w:t>
      </w:r>
      <w:r w:rsidR="00EC0713">
        <w:t xml:space="preserve">and </w:t>
      </w:r>
      <w:r w:rsidR="003579A1">
        <w:t xml:space="preserve">therefore </w:t>
      </w:r>
      <w:r w:rsidR="00EC0713">
        <w:t xml:space="preserve">became less willing to </w:t>
      </w:r>
      <w:r w:rsidR="00526022">
        <w:t>engage in</w:t>
      </w:r>
      <w:r w:rsidR="00EC0713">
        <w:t xml:space="preserve"> flood protection. </w:t>
      </w:r>
      <w:r w:rsidR="003579A1">
        <w:t>The sense of personal duty d</w:t>
      </w:r>
      <w:r w:rsidR="00F0696D">
        <w:t>iminished</w:t>
      </w:r>
      <w:r w:rsidR="003579A1">
        <w:t xml:space="preserve"> as the government </w:t>
      </w:r>
      <w:r w:rsidR="00E44A20">
        <w:t>was deemed to be</w:t>
      </w:r>
      <w:r w:rsidR="003579A1">
        <w:t xml:space="preserve"> </w:t>
      </w:r>
      <w:r w:rsidR="00CA5433">
        <w:t xml:space="preserve">under-performing and </w:t>
      </w:r>
      <w:r w:rsidR="00E44A20">
        <w:t>falling short of</w:t>
      </w:r>
      <w:r w:rsidR="00F23739">
        <w:t xml:space="preserve"> public expectations</w:t>
      </w:r>
      <w:r w:rsidR="003579A1">
        <w:t xml:space="preserve">. </w:t>
      </w:r>
      <w:r w:rsidR="00CF65D4">
        <w:t xml:space="preserve">In contrast, </w:t>
      </w:r>
      <w:r w:rsidR="00E44A20">
        <w:t>their counterparts</w:t>
      </w:r>
      <w:r w:rsidR="00CF65D4">
        <w:t xml:space="preserve"> in England</w:t>
      </w:r>
      <w:r w:rsidR="00F0696D">
        <w:t>,</w:t>
      </w:r>
      <w:r w:rsidR="00CF65D4">
        <w:t xml:space="preserve"> who believed that public authorities did all they could to help the public following a</w:t>
      </w:r>
      <w:r w:rsidR="00E44A20">
        <w:t xml:space="preserve"> devastating</w:t>
      </w:r>
      <w:r w:rsidR="00CF65D4">
        <w:t xml:space="preserve"> flooding event</w:t>
      </w:r>
      <w:r w:rsidR="00F0696D">
        <w:t>,</w:t>
      </w:r>
      <w:r w:rsidR="00CF65D4">
        <w:t xml:space="preserve"> tended to take on added responsibility in dealing with future flood risk</w:t>
      </w:r>
      <w:r w:rsidR="00526022">
        <w:t>s</w:t>
      </w:r>
      <w:r w:rsidR="00CF65D4">
        <w:t>.</w:t>
      </w:r>
    </w:p>
    <w:p w14:paraId="4BDAACF7" w14:textId="063A8162" w:rsidR="00600BA5" w:rsidRDefault="00CA5433" w:rsidP="00E45F58">
      <w:pPr>
        <w:spacing w:line="360" w:lineRule="auto"/>
        <w:ind w:firstLine="720"/>
        <w:jc w:val="both"/>
      </w:pPr>
      <w:r>
        <w:t>An alternative theory is</w:t>
      </w:r>
      <w:r w:rsidR="00CF65D4">
        <w:t xml:space="preserve"> </w:t>
      </w:r>
      <w:r>
        <w:t xml:space="preserve">articulated by </w:t>
      </w:r>
      <w:r w:rsidR="0055216A">
        <w:fldChar w:fldCharType="begin"/>
      </w:r>
      <w:r w:rsidR="0055216A">
        <w:instrText xml:space="preserve"> ADDIN EN.CITE &lt;EndNote&gt;&lt;Cite AuthorYear="1"&gt;&lt;Author&gt;Chamlee-Wright&lt;/Author&gt;&lt;Year&gt;2010&lt;/Year&gt;&lt;RecNum&gt;50&lt;/RecNum&gt;&lt;DisplayText&gt;Chamlee-Wright and Storr (2010)&lt;/DisplayText&gt;&lt;record&gt;&lt;rec-number&gt;50&lt;/rec-number&gt;&lt;foreign-keys&gt;&lt;key app="EN" db-id="2dvrftzvdtr2s3ez2v0pw09x5a9sesva05zs" timestamp="1595756838"&gt;50&lt;/key&gt;&lt;/foreign-keys&gt;&lt;ref-type name="Journal Article"&gt;17&lt;/ref-type&gt;&lt;contributors&gt;&lt;authors&gt;&lt;author&gt;Chamlee-Wright, Emily&lt;/author&gt;&lt;author&gt;Storr, Virgil Henry&lt;/author&gt;&lt;/authors&gt;&lt;/contributors&gt;&lt;titles&gt;&lt;title&gt;Expectations of government&amp;apos;s response to disaster&lt;/title&gt;&lt;secondary-title&gt;Public Choice&lt;/secondary-title&gt;&lt;/titles&gt;&lt;periodical&gt;&lt;full-title&gt;Public Choice&lt;/full-title&gt;&lt;/periodical&gt;&lt;pages&gt;253-274&lt;/pages&gt;&lt;volume&gt;144&lt;/volume&gt;&lt;number&gt;1/2&lt;/number&gt;&lt;dates&gt;&lt;year&gt;2010&lt;/year&gt;&lt;/dates&gt;&lt;publisher&gt;Springer&lt;/publisher&gt;&lt;isbn&gt;00485829, 15737101&lt;/isbn&gt;&lt;urls&gt;&lt;related-urls&gt;&lt;url&gt;www.jstor.org/stable/40661059&lt;/url&gt;&lt;/related-urls&gt;&lt;/urls&gt;&lt;custom1&gt;Full publication date: July 2010&lt;/custom1&gt;&lt;remote-database-name&gt;JSTOR&lt;/remote-database-name&gt;&lt;/record&gt;&lt;/Cite&gt;&lt;/EndNote&gt;</w:instrText>
      </w:r>
      <w:r w:rsidR="0055216A">
        <w:fldChar w:fldCharType="separate"/>
      </w:r>
      <w:r w:rsidR="0055216A">
        <w:rPr>
          <w:noProof/>
        </w:rPr>
        <w:t>Chamlee-Wright and Storr (2010)</w:t>
      </w:r>
      <w:r w:rsidR="0055216A">
        <w:fldChar w:fldCharType="end"/>
      </w:r>
      <w:r w:rsidR="003055B8">
        <w:t>,</w:t>
      </w:r>
      <w:r w:rsidR="00EC0713">
        <w:t xml:space="preserve"> </w:t>
      </w:r>
      <w:r>
        <w:t>who</w:t>
      </w:r>
      <w:r w:rsidR="009E0708">
        <w:t xml:space="preserve"> indicate that</w:t>
      </w:r>
      <w:r>
        <w:t xml:space="preserve"> </w:t>
      </w:r>
      <w:r w:rsidR="00E44A20">
        <w:t xml:space="preserve">the </w:t>
      </w:r>
      <w:r w:rsidR="009E0708">
        <w:t xml:space="preserve">motivation to act can be </w:t>
      </w:r>
      <w:r w:rsidR="00E44A20">
        <w:t>reduced</w:t>
      </w:r>
      <w:r w:rsidR="009E0708">
        <w:t xml:space="preserve"> by a positive expectation of government’s capability and intension. They </w:t>
      </w:r>
      <w:r w:rsidR="00E44A20">
        <w:t>have investigated</w:t>
      </w:r>
      <w:r>
        <w:t xml:space="preserve"> whether local residents returned to New Orleans or relocated elsewhere in the aftermath of Hurricane Katrina</w:t>
      </w:r>
      <w:r w:rsidR="009E0708">
        <w:t>, and</w:t>
      </w:r>
      <w:r w:rsidR="00825EF8">
        <w:t xml:space="preserve"> suggest</w:t>
      </w:r>
      <w:r w:rsidR="00E44A20">
        <w:t>ed</w:t>
      </w:r>
      <w:r w:rsidR="00825EF8">
        <w:t xml:space="preserve"> that those who believe that government can and will provide adequate levels of support will likely</w:t>
      </w:r>
      <w:r w:rsidR="00E44A20">
        <w:t xml:space="preserve"> to</w:t>
      </w:r>
      <w:r w:rsidR="00825EF8">
        <w:t xml:space="preserve"> “wait on the </w:t>
      </w:r>
      <w:proofErr w:type="spellStart"/>
      <w:r w:rsidR="00825EF8">
        <w:t>sidelines</w:t>
      </w:r>
      <w:proofErr w:type="spellEnd"/>
      <w:r w:rsidR="00825EF8">
        <w:t xml:space="preserve"> until the expected support materializes”</w:t>
      </w:r>
      <w:r w:rsidR="00825EF8" w:rsidRPr="00825EF8">
        <w:t xml:space="preserve"> </w:t>
      </w:r>
      <w:r w:rsidR="00825EF8">
        <w:t>(</w:t>
      </w:r>
      <w:proofErr w:type="spellStart"/>
      <w:r w:rsidR="00825EF8">
        <w:t>Chamlee</w:t>
      </w:r>
      <w:proofErr w:type="spellEnd"/>
      <w:r w:rsidR="00825EF8">
        <w:t xml:space="preserve">-Wright and </w:t>
      </w:r>
      <w:proofErr w:type="spellStart"/>
      <w:r w:rsidR="00825EF8">
        <w:t>Storr</w:t>
      </w:r>
      <w:proofErr w:type="spellEnd"/>
      <w:r w:rsidR="00825EF8">
        <w:t xml:space="preserve">, 2010, p. 259). Similarly, </w:t>
      </w:r>
      <w:proofErr w:type="spellStart"/>
      <w:r w:rsidR="004542FC" w:rsidRPr="004542FC">
        <w:t>Grothmann</w:t>
      </w:r>
      <w:proofErr w:type="spellEnd"/>
      <w:r w:rsidR="004542FC" w:rsidRPr="004542FC">
        <w:t xml:space="preserve"> </w:t>
      </w:r>
      <w:r w:rsidR="004542FC">
        <w:t>and</w:t>
      </w:r>
      <w:r w:rsidR="004542FC" w:rsidRPr="004542FC">
        <w:t xml:space="preserve"> </w:t>
      </w:r>
      <w:proofErr w:type="spellStart"/>
      <w:r w:rsidR="004542FC" w:rsidRPr="004542FC">
        <w:t>Reusswig</w:t>
      </w:r>
      <w:proofErr w:type="spellEnd"/>
      <w:r w:rsidR="004542FC" w:rsidRPr="004542FC">
        <w:t xml:space="preserve"> </w:t>
      </w:r>
      <w:r w:rsidR="004542FC">
        <w:t>(</w:t>
      </w:r>
      <w:r w:rsidR="004542FC" w:rsidRPr="004542FC">
        <w:t>2006</w:t>
      </w:r>
      <w:r w:rsidR="004542FC">
        <w:t xml:space="preserve">) and </w:t>
      </w:r>
      <w:r w:rsidR="004542FC" w:rsidRPr="004542FC">
        <w:t xml:space="preserve">Terpstra </w:t>
      </w:r>
      <w:r w:rsidR="004542FC">
        <w:t>(</w:t>
      </w:r>
      <w:r w:rsidR="004542FC" w:rsidRPr="004542FC">
        <w:t>2011</w:t>
      </w:r>
      <w:r w:rsidR="004542FC">
        <w:t xml:space="preserve">) have shown that a positive </w:t>
      </w:r>
      <w:r w:rsidR="00825EF8">
        <w:t>belief</w:t>
      </w:r>
      <w:r w:rsidR="004542FC">
        <w:t xml:space="preserve"> in the effectiveness of public measures for flood protection </w:t>
      </w:r>
      <w:r w:rsidR="00814C4E">
        <w:t>could</w:t>
      </w:r>
      <w:r w:rsidR="00F0696D">
        <w:t xml:space="preserve"> discourage</w:t>
      </w:r>
      <w:r w:rsidR="004542FC">
        <w:t xml:space="preserve"> citizens </w:t>
      </w:r>
      <w:r w:rsidR="00F0696D">
        <w:t>from</w:t>
      </w:r>
      <w:r w:rsidR="004542FC">
        <w:t xml:space="preserve"> mak</w:t>
      </w:r>
      <w:r w:rsidR="00F0696D">
        <w:t>ing</w:t>
      </w:r>
      <w:r w:rsidR="004542FC">
        <w:t xml:space="preserve"> preparation. </w:t>
      </w:r>
      <w:r w:rsidR="00526022">
        <w:t xml:space="preserve">A strong sense of security reduces the incentives to privately mitigate risks, </w:t>
      </w:r>
      <w:r w:rsidR="00E44A20">
        <w:t>illustrat</w:t>
      </w:r>
      <w:r w:rsidR="00526022">
        <w:t>ing</w:t>
      </w:r>
      <w:r w:rsidR="00E44A20">
        <w:t xml:space="preserve"> the </w:t>
      </w:r>
      <w:r w:rsidR="00526022">
        <w:t>notion</w:t>
      </w:r>
      <w:r w:rsidR="00E44A20">
        <w:t xml:space="preserve"> of</w:t>
      </w:r>
      <w:r w:rsidR="004542FC">
        <w:t xml:space="preserve"> ‘moral hazard’ </w:t>
      </w:r>
      <w:r w:rsidR="0055216A">
        <w:fldChar w:fldCharType="begin"/>
      </w:r>
      <w:r w:rsidR="0055216A">
        <w:instrText xml:space="preserve"> ADDIN EN.CITE &lt;EndNote&gt;&lt;Cite&gt;&lt;Author&gt;Kriesel&lt;/Author&gt;&lt;Year&gt;2004&lt;/Year&gt;&lt;RecNum&gt;1045&lt;/RecNum&gt;&lt;DisplayText&gt;(Kriesel and Landry, 2004; Raschky et al., 2013)&lt;/DisplayText&gt;&lt;record&gt;&lt;rec-number&gt;1045&lt;/rec-number&gt;&lt;foreign-keys&gt;&lt;key app="EN" db-id="e5wp0fapdsdtrmefd96vazdmdae9zrapftdv" timestamp="1343220602"&gt;1045&lt;/key&gt;&lt;/foreign-keys&gt;&lt;ref-type name="Journal Article"&gt;17&lt;/ref-type&gt;&lt;contributors&gt;&lt;authors&gt;&lt;author&gt;Kriesel, Warren&lt;/author&gt;&lt;author&gt;Landry, Craig&lt;/author&gt;&lt;/authors&gt;&lt;/contributors&gt;&lt;titles&gt;&lt;title&gt;Participation in the National Flood Insurance Program: An Empirical Analysis for Coastal Properties&lt;/title&gt;&lt;secondary-title&gt;Journal of Risk and Insurance&lt;/secondary-title&gt;&lt;/titles&gt;&lt;periodical&gt;&lt;full-title&gt;Journal of Risk and Insurance&lt;/full-title&gt;&lt;/periodical&gt;&lt;pages&gt;405-420&lt;/pages&gt;&lt;volume&gt;71&lt;/volume&gt;&lt;number&gt;3&lt;/number&gt;&lt;dates&gt;&lt;year&gt;2004&lt;/year&gt;&lt;/dates&gt;&lt;publisher&gt;Blackwell Publishing, Inc.&lt;/publisher&gt;&lt;isbn&gt;1539-6975&lt;/isbn&gt;&lt;urls&gt;&lt;related-urls&gt;&lt;url&gt;http://dx.doi.org/10.1111/j.0022-4367.2004.00096.x&lt;/url&gt;&lt;/related-urls&gt;&lt;/urls&gt;&lt;electronic-resource-num&gt;10.1111/j.0022-4367.2004.00096.x&lt;/electronic-resource-num&gt;&lt;/record&gt;&lt;/Cite&gt;&lt;Cite&gt;&lt;Author&gt;Raschky&lt;/Author&gt;&lt;Year&gt;2013&lt;/Year&gt;&lt;RecNum&gt;1125&lt;/RecNum&gt;&lt;record&gt;&lt;rec-number&gt;1125&lt;/rec-number&gt;&lt;foreign-keys&gt;&lt;key app="EN" db-id="e5wp0fapdsdtrmefd96vazdmdae9zrapftdv" timestamp="1353203346"&gt;1125&lt;/key&gt;&lt;/foreign-keys&gt;&lt;ref-type name="Journal Article"&gt;17&lt;/ref-type&gt;&lt;contributors&gt;&lt;authors&gt;&lt;author&gt;Paul A. Raschky &lt;/author&gt;&lt;author&gt;Reimund Schwarze&lt;/author&gt;&lt;author&gt;Manijeh Schwindt&lt;/author&gt;&lt;author&gt;Ferdinand Zahn&lt;/author&gt;&lt;/authors&gt;&lt;/contributors&gt;&lt;titles&gt;&lt;title&gt;Uncertainty of Governmental Relief and the Crowding out of Flood Insurance&lt;/title&gt;&lt;secondary-title&gt;Environmental and Resource Economics&lt;/secondary-title&gt;&lt;/titles&gt;&lt;periodical&gt;&lt;full-title&gt;Environmental and Resource Economics&lt;/full-title&gt;&lt;/periodical&gt;&lt;pages&gt;179-200&lt;/pages&gt;&lt;volume&gt;54&lt;/volume&gt;&lt;number&gt;2&lt;/number&gt;&lt;dates&gt;&lt;year&gt;2013&lt;/year&gt;&lt;/dates&gt;&lt;urls&gt;&lt;/urls&gt;&lt;/record&gt;&lt;/Cite&gt;&lt;/EndNote&gt;</w:instrText>
      </w:r>
      <w:r w:rsidR="0055216A">
        <w:fldChar w:fldCharType="separate"/>
      </w:r>
      <w:r w:rsidR="0055216A">
        <w:rPr>
          <w:noProof/>
        </w:rPr>
        <w:t>(Kriesel and Landry, 2004; Raschky et al., 2013)</w:t>
      </w:r>
      <w:r w:rsidR="0055216A">
        <w:fldChar w:fldCharType="end"/>
      </w:r>
      <w:r w:rsidR="0055216A">
        <w:t>.</w:t>
      </w:r>
      <w:r w:rsidR="004542FC">
        <w:t xml:space="preserve"> </w:t>
      </w:r>
      <w:r w:rsidR="00E44A20">
        <w:t xml:space="preserve">The two strands of empirical research discussed above </w:t>
      </w:r>
      <w:r w:rsidR="00FB22B2">
        <w:t>have engaged in</w:t>
      </w:r>
      <w:r w:rsidR="00E44A20">
        <w:t xml:space="preserve"> two different dimensions of public perceptions of government.</w:t>
      </w:r>
    </w:p>
    <w:p w14:paraId="267E271C" w14:textId="50AF2494" w:rsidR="00F52E71" w:rsidRDefault="00F52E71" w:rsidP="00E45F58">
      <w:pPr>
        <w:spacing w:line="360" w:lineRule="auto"/>
        <w:ind w:firstLine="720"/>
        <w:jc w:val="both"/>
      </w:pPr>
    </w:p>
    <w:p w14:paraId="6A1B1F93" w14:textId="14358445" w:rsidR="00F52E71" w:rsidRDefault="00F52E71" w:rsidP="00E45F58">
      <w:pPr>
        <w:spacing w:line="360" w:lineRule="auto"/>
        <w:jc w:val="both"/>
      </w:pPr>
      <w:r>
        <w:t>2.2</w:t>
      </w:r>
      <w:r w:rsidR="00776AEB">
        <w:t xml:space="preserve"> </w:t>
      </w:r>
      <w:r w:rsidR="00CB579E">
        <w:tab/>
      </w:r>
      <w:r w:rsidR="00776AEB">
        <w:t>Public expectations</w:t>
      </w:r>
      <w:r w:rsidR="00CF0B3D" w:rsidRPr="00CF0B3D">
        <w:t xml:space="preserve"> </w:t>
      </w:r>
      <w:r w:rsidR="00CF0B3D">
        <w:t>of government</w:t>
      </w:r>
      <w:r w:rsidR="00776AEB">
        <w:t xml:space="preserve">: virtues and prospects </w:t>
      </w:r>
    </w:p>
    <w:p w14:paraId="44D8EEEB" w14:textId="167E3467" w:rsidR="0019062A" w:rsidRDefault="00F52E71" w:rsidP="00E45F58">
      <w:pPr>
        <w:spacing w:line="360" w:lineRule="auto"/>
        <w:jc w:val="both"/>
      </w:pPr>
      <w:proofErr w:type="spellStart"/>
      <w:r>
        <w:t>Adger</w:t>
      </w:r>
      <w:proofErr w:type="spellEnd"/>
      <w:r>
        <w:t xml:space="preserve"> et al. (2013, 2016, 201</w:t>
      </w:r>
      <w:r w:rsidR="0055216A">
        <w:t>8</w:t>
      </w:r>
      <w:r>
        <w:t xml:space="preserve">) </w:t>
      </w:r>
      <w:r w:rsidR="009C7D6A">
        <w:t>address</w:t>
      </w:r>
      <w:r w:rsidR="0019062A">
        <w:t xml:space="preserve"> the </w:t>
      </w:r>
      <w:r w:rsidR="0019062A" w:rsidRPr="00BE0B83">
        <w:rPr>
          <w:i/>
          <w:iCs/>
        </w:rPr>
        <w:t xml:space="preserve">normative </w:t>
      </w:r>
      <w:r w:rsidR="0019062A">
        <w:t xml:space="preserve">dimension by </w:t>
      </w:r>
      <w:r w:rsidR="000C04DF">
        <w:t>articulat</w:t>
      </w:r>
      <w:r w:rsidR="0019062A">
        <w:t>ing</w:t>
      </w:r>
      <w:r w:rsidR="000C04DF">
        <w:t xml:space="preserve"> public expectations in terms of</w:t>
      </w:r>
      <w:r w:rsidR="009172DE">
        <w:t xml:space="preserve"> perceived</w:t>
      </w:r>
      <w:r w:rsidR="000C04DF">
        <w:t xml:space="preserve"> </w:t>
      </w:r>
      <w:r w:rsidR="000C04DF" w:rsidRPr="00BE0B83">
        <w:t>fairness</w:t>
      </w:r>
      <w:r w:rsidR="000C04DF">
        <w:t xml:space="preserve"> of government response to flooding. Specifically, th</w:t>
      </w:r>
      <w:r w:rsidR="009C7D6A">
        <w:t>e</w:t>
      </w:r>
      <w:r w:rsidR="00526022">
        <w:t>ir</w:t>
      </w:r>
      <w:r w:rsidR="009C7D6A">
        <w:t xml:space="preserve"> research</w:t>
      </w:r>
      <w:r w:rsidR="000C04DF">
        <w:t xml:space="preserve"> involves a</w:t>
      </w:r>
      <w:r w:rsidR="009C7D6A">
        <w:t>n</w:t>
      </w:r>
      <w:r w:rsidR="000C04DF">
        <w:t xml:space="preserve"> evaluation</w:t>
      </w:r>
      <w:r w:rsidR="009C7D6A">
        <w:t xml:space="preserve"> by their respondents</w:t>
      </w:r>
      <w:r w:rsidR="000C04DF">
        <w:t xml:space="preserve"> of </w:t>
      </w:r>
      <w:r w:rsidR="00FB22B2">
        <w:t xml:space="preserve">past </w:t>
      </w:r>
      <w:r w:rsidR="000C04DF">
        <w:t xml:space="preserve">institutional interventions in terms of distributive and procedural justice, </w:t>
      </w:r>
      <w:r w:rsidR="0019062A">
        <w:t xml:space="preserve">which are </w:t>
      </w:r>
      <w:r w:rsidR="0019062A" w:rsidRPr="0019062A">
        <w:t>virtue</w:t>
      </w:r>
      <w:r w:rsidR="0019062A">
        <w:t>s</w:t>
      </w:r>
      <w:r w:rsidR="0019062A" w:rsidRPr="0019062A">
        <w:t xml:space="preserve"> of a course of action</w:t>
      </w:r>
      <w:r w:rsidR="0019062A">
        <w:t xml:space="preserve">. </w:t>
      </w:r>
      <w:r w:rsidR="00936CD4">
        <w:t xml:space="preserve">Despite focusing on fairness, </w:t>
      </w:r>
      <w:proofErr w:type="spellStart"/>
      <w:r w:rsidR="00936CD4">
        <w:t>Adger</w:t>
      </w:r>
      <w:proofErr w:type="spellEnd"/>
      <w:r w:rsidR="00936CD4">
        <w:t xml:space="preserve"> et al.</w:t>
      </w:r>
      <w:r w:rsidR="006E0439">
        <w:t>’s</w:t>
      </w:r>
      <w:r w:rsidR="00936CD4">
        <w:t xml:space="preserve"> (2016) </w:t>
      </w:r>
      <w:r w:rsidR="006E0439">
        <w:t xml:space="preserve">analysis </w:t>
      </w:r>
      <w:r w:rsidR="00936CD4">
        <w:t xml:space="preserve">also </w:t>
      </w:r>
      <w:r w:rsidR="006E0439">
        <w:t>includes the</w:t>
      </w:r>
      <w:r w:rsidR="00936CD4">
        <w:t xml:space="preserve"> </w:t>
      </w:r>
      <w:r w:rsidR="007E36DC">
        <w:t xml:space="preserve">perception of government capacity, which </w:t>
      </w:r>
      <w:r w:rsidR="00FB22B2">
        <w:t>is compatible with</w:t>
      </w:r>
      <w:r w:rsidR="007E36DC">
        <w:t xml:space="preserve"> the </w:t>
      </w:r>
      <w:r w:rsidR="007E36DC" w:rsidRPr="00BE0B83">
        <w:rPr>
          <w:i/>
          <w:iCs/>
        </w:rPr>
        <w:t>cognitive</w:t>
      </w:r>
      <w:r w:rsidR="007E36DC">
        <w:t xml:space="preserve"> dimension of public expectations.</w:t>
      </w:r>
    </w:p>
    <w:p w14:paraId="19C6100C" w14:textId="0EE80F3F" w:rsidR="007E36DC" w:rsidRDefault="007E36DC" w:rsidP="00E45F58">
      <w:pPr>
        <w:spacing w:line="360" w:lineRule="auto"/>
        <w:jc w:val="both"/>
      </w:pPr>
      <w:r>
        <w:tab/>
      </w:r>
      <w:proofErr w:type="spellStart"/>
      <w:r>
        <w:t>Adger</w:t>
      </w:r>
      <w:proofErr w:type="spellEnd"/>
      <w:r>
        <w:t xml:space="preserve"> et al. (2013, p. 78) have suggested</w:t>
      </w:r>
      <w:r w:rsidR="00636708">
        <w:t xml:space="preserve"> that</w:t>
      </w:r>
      <w:r>
        <w:t xml:space="preserve"> “social contracts involve </w:t>
      </w:r>
      <w:r w:rsidRPr="00BE0B83">
        <w:t xml:space="preserve">expectation </w:t>
      </w:r>
      <w:r>
        <w:t xml:space="preserve">of other parties”. </w:t>
      </w:r>
      <w:r w:rsidR="0005507D">
        <w:t xml:space="preserve">Such an expectation influences the contracting parties’ decision to follow the rules or norms by taking an agreed course of action at their cost (Lacey and </w:t>
      </w:r>
      <w:proofErr w:type="spellStart"/>
      <w:r w:rsidR="0005507D">
        <w:t>Lamount</w:t>
      </w:r>
      <w:proofErr w:type="spellEnd"/>
      <w:r w:rsidR="0005507D">
        <w:t>, 2014)</w:t>
      </w:r>
      <w:r w:rsidR="00636708">
        <w:t>.</w:t>
      </w:r>
      <w:r w:rsidR="00BE0B83">
        <w:t xml:space="preserve"> The entering into a</w:t>
      </w:r>
      <w:r w:rsidR="00636708">
        <w:t xml:space="preserve"> </w:t>
      </w:r>
      <w:r w:rsidR="00BE0B83">
        <w:t>s</w:t>
      </w:r>
      <w:r w:rsidR="00636708">
        <w:t xml:space="preserve">ocial </w:t>
      </w:r>
      <w:r w:rsidR="00636708">
        <w:lastRenderedPageBreak/>
        <w:t>contract is therefore</w:t>
      </w:r>
      <w:r w:rsidR="0005507D">
        <w:t xml:space="preserve"> a risk-taking activity</w:t>
      </w:r>
      <w:r w:rsidR="00636708">
        <w:t xml:space="preserve"> that requires the citizens to accept vulnerability</w:t>
      </w:r>
      <w:r w:rsidR="00FB22B2">
        <w:t xml:space="preserve"> and uncertainty</w:t>
      </w:r>
      <w:r w:rsidR="005048DF">
        <w:t>,</w:t>
      </w:r>
      <w:r w:rsidR="00636708">
        <w:t xml:space="preserve"> </w:t>
      </w:r>
      <w:r w:rsidR="00FB22B2">
        <w:t>on the basis of</w:t>
      </w:r>
      <w:r w:rsidR="00636708">
        <w:t xml:space="preserve"> positive expectations of the intention or behaviour of another party</w:t>
      </w:r>
      <w:r w:rsidR="00FB22B2" w:rsidRPr="00FB22B2">
        <w:t xml:space="preserve"> </w:t>
      </w:r>
      <w:r w:rsidR="0055216A">
        <w:fldChar w:fldCharType="begin">
          <w:fldData xml:space="preserve">PEVuZE5vdGU+PENpdGU+PEF1dGhvcj5FYXJsZTwvQXV0aG9yPjxZZWFyPjIwMTA8L1llYXI+PFJl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</w:fldData>
        </w:fldChar>
      </w:r>
      <w:r w:rsidR="0055216A">
        <w:instrText xml:space="preserve"> ADDIN EN.CITE </w:instrText>
      </w:r>
      <w:r w:rsidR="0055216A">
        <w:fldChar w:fldCharType="begin">
          <w:fldData xml:space="preserve">PEVuZE5vdGU+PENpdGU+PEF1dGhvcj5FYXJsZTwvQXV0aG9yPjxZZWFyPjIwMTA8L1llYXI+PFJl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</w:fldData>
        </w:fldChar>
      </w:r>
      <w:r w:rsidR="0055216A">
        <w:instrText xml:space="preserve"> ADDIN EN.CITE.DATA </w:instrText>
      </w:r>
      <w:r w:rsidR="0055216A">
        <w:fldChar w:fldCharType="end"/>
      </w:r>
      <w:r w:rsidR="0055216A">
        <w:fldChar w:fldCharType="separate"/>
      </w:r>
      <w:r w:rsidR="0055216A">
        <w:rPr>
          <w:noProof/>
        </w:rPr>
        <w:t>(Earle, 2010; Rousseau et al., 1998)</w:t>
      </w:r>
      <w:r w:rsidR="0055216A">
        <w:fldChar w:fldCharType="end"/>
      </w:r>
      <w:r w:rsidR="00FB22B2">
        <w:t xml:space="preserve">. This psychological process is mediated by trust.  As </w:t>
      </w:r>
      <w:r w:rsidR="00396F89">
        <w:fldChar w:fldCharType="begin"/>
      </w:r>
      <w:r w:rsidR="00396F89">
        <w:instrText xml:space="preserve"> ADDIN EN.CITE &lt;EndNote&gt;&lt;Cite AuthorYear="1"&gt;&lt;Author&gt;Gibbons&lt;/Author&gt;&lt;Year&gt;1999&lt;/Year&gt;&lt;RecNum&gt;58&lt;/RecNum&gt;&lt;Suffix&gt;`, p. 11&lt;/Suffix&gt;&lt;DisplayText&gt;Gibbons (1999, p. 11)&lt;/DisplayText&gt;&lt;record&gt;&lt;rec-number&gt;58&lt;/rec-number&gt;&lt;foreign-keys&gt;&lt;key app="EN" db-id="2dvrftzvdtr2s3ez2v0pw09x5a9sesva05zs" timestamp="1595757166"&gt;58&lt;/key&gt;&lt;/foreign-keys&gt;&lt;ref-type name="Journal Article"&gt;17&lt;/ref-type&gt;&lt;contributors&gt;&lt;authors&gt;&lt;author&gt;Gibbons, Michael&lt;/author&gt;&lt;/authors&gt;&lt;/contributors&gt;&lt;titles&gt;&lt;title&gt;Science&amp;apos;s new social contract with society&lt;/title&gt;&lt;secondary-title&gt;Nature&lt;/secondary-title&gt;&lt;/titles&gt;&lt;periodical&gt;&lt;full-title&gt;Nature&lt;/full-title&gt;&lt;/periodical&gt;&lt;pages&gt;C81-C84&lt;/pages&gt;&lt;volume&gt;402&lt;/volume&gt;&lt;number&gt;6761&lt;/number&gt;&lt;dates&gt;&lt;year&gt;1999&lt;/year&gt;&lt;pub-dates&gt;&lt;date&gt;1999/12/01&lt;/date&gt;&lt;/pub-dates&gt;&lt;/dates&gt;&lt;isbn&gt;1476-4687&lt;/isbn&gt;&lt;urls&gt;&lt;related-urls&gt;&lt;url&gt;https://doi.org/10.1038/35011576&lt;/url&gt;&lt;/related-urls&gt;&lt;/urls&gt;&lt;electronic-resource-num&gt;10.1038/35011576&lt;/electronic-resource-num&gt;&lt;/record&gt;&lt;/Cite&gt;&lt;/EndNote&gt;</w:instrText>
      </w:r>
      <w:r w:rsidR="00396F89">
        <w:fldChar w:fldCharType="separate"/>
      </w:r>
      <w:r w:rsidR="00396F89">
        <w:rPr>
          <w:noProof/>
        </w:rPr>
        <w:t>Gibbons (1999, p. 11)</w:t>
      </w:r>
      <w:r w:rsidR="00396F89">
        <w:fldChar w:fldCharType="end"/>
      </w:r>
      <w:r w:rsidR="00396F89">
        <w:t xml:space="preserve"> </w:t>
      </w:r>
      <w:r w:rsidR="00636708">
        <w:t>ha</w:t>
      </w:r>
      <w:r w:rsidR="005048DF">
        <w:t>s</w:t>
      </w:r>
      <w:r w:rsidR="00636708">
        <w:t xml:space="preserve"> described, s</w:t>
      </w:r>
      <w:r w:rsidR="00636708" w:rsidRPr="00030144">
        <w:t xml:space="preserve">ocial contract is </w:t>
      </w:r>
      <w:r w:rsidR="00636708">
        <w:t xml:space="preserve">“an arrangement </w:t>
      </w:r>
      <w:r w:rsidR="00636708" w:rsidRPr="00030144">
        <w:t>built on trust which sets out the expectations of the one held by the other</w:t>
      </w:r>
      <w:r w:rsidR="00636708">
        <w:t xml:space="preserve">”. </w:t>
      </w:r>
      <w:r w:rsidR="007637A5">
        <w:t xml:space="preserve">Trust can facilitate cooperation by promoting a positive evaluation of the prospects for a course of action to be taken by the other party (Rousseau et al., 1998; Earle, 2010). </w:t>
      </w:r>
    </w:p>
    <w:p w14:paraId="7C12A99E" w14:textId="0E7B5DC7" w:rsidR="003055B8" w:rsidRDefault="00BE0B83" w:rsidP="00E45F58">
      <w:pPr>
        <w:spacing w:line="360" w:lineRule="auto"/>
        <w:ind w:firstLine="720"/>
        <w:jc w:val="both"/>
      </w:pPr>
      <w:r>
        <w:t>We argue that a</w:t>
      </w:r>
      <w:r w:rsidR="007637A5">
        <w:t>rticulating p</w:t>
      </w:r>
      <w:r w:rsidR="0019062A">
        <w:t xml:space="preserve">ublic expectations in terms of prospects </w:t>
      </w:r>
      <w:r w:rsidR="007637A5">
        <w:t>may have different implications for climate change adaptation</w:t>
      </w:r>
      <w:r w:rsidR="0019062A">
        <w:t xml:space="preserve">. </w:t>
      </w:r>
      <w:r w:rsidR="00396F89">
        <w:fldChar w:fldCharType="begin"/>
      </w:r>
      <w:r w:rsidR="00396F89">
        <w:instrText xml:space="preserve"> ADDIN EN.CITE &lt;EndNote&gt;&lt;Cite AuthorYear="1"&gt;&lt;Author&gt;van Valkengoed&lt;/Author&gt;&lt;Year&gt;2019&lt;/Year&gt;&lt;RecNum&gt;2244&lt;/RecNum&gt;&lt;DisplayText&gt;van Valkengoed and Steg (2019)&lt;/DisplayText&gt;&lt;record&gt;&lt;rec-number&gt;2244&lt;/rec-number&gt;&lt;foreign-keys&gt;&lt;key app="EN" db-id="e5wp0fapdsdtrmefd96vazdmdae9zrapftdv" timestamp="1595757239"&gt;2244&lt;/key&gt;&lt;/foreign-keys&gt;&lt;ref-type name="Journal Article"&gt;17&lt;/ref-type&gt;&lt;contributors&gt;&lt;authors&gt;&lt;author&gt;van Valkengoed, Anne M.&lt;/author&gt;&lt;author&gt;Steg, Linda&lt;/author&gt;&lt;/authors&gt;&lt;/contributors&gt;&lt;titles&gt;&lt;title&gt;Meta-analyses of factors motivating climate change adaptation behaviour&lt;/title&gt;&lt;secondary-title&gt;Nature Climate Change&lt;/secondary-title&gt;&lt;/titles&gt;&lt;periodical&gt;&lt;full-title&gt;Nature Climate Change&lt;/full-title&gt;&lt;/periodical&gt;&lt;pages&gt;158-163&lt;/pages&gt;&lt;volume&gt;9&lt;/volume&gt;&lt;number&gt;2&lt;/number&gt;&lt;dates&gt;&lt;year&gt;2019&lt;/year&gt;&lt;pub-dates&gt;&lt;date&gt;2019/02/01&lt;/date&gt;&lt;/pub-dates&gt;&lt;/dates&gt;&lt;isbn&gt;1758-6798&lt;/isbn&gt;&lt;urls&gt;&lt;related-urls&gt;&lt;url&gt;https://doi.org/10.1038/s41558-018-0371-y&lt;/url&gt;&lt;/related-urls&gt;&lt;/urls&gt;&lt;electronic-resource-num&gt;10.1038/s41558-018-0371-y&lt;/electronic-resource-num&gt;&lt;/record&gt;&lt;/Cite&gt;&lt;/EndNote&gt;</w:instrText>
      </w:r>
      <w:r w:rsidR="00396F89">
        <w:fldChar w:fldCharType="separate"/>
      </w:r>
      <w:r w:rsidR="00396F89">
        <w:rPr>
          <w:noProof/>
        </w:rPr>
        <w:t>van Valkengoed and Steg (2019)</w:t>
      </w:r>
      <w:r w:rsidR="00396F89">
        <w:fldChar w:fldCharType="end"/>
      </w:r>
      <w:r w:rsidR="00396F89">
        <w:t xml:space="preserve"> </w:t>
      </w:r>
      <w:r w:rsidR="00CD2287">
        <w:t xml:space="preserve">differentiate between trust in measures implemented by the government and trust in the government itself. Consistent with </w:t>
      </w:r>
      <w:proofErr w:type="spellStart"/>
      <w:r w:rsidR="00CD2287">
        <w:t>Adger</w:t>
      </w:r>
      <w:proofErr w:type="spellEnd"/>
      <w:r w:rsidR="00CD2287">
        <w:t xml:space="preserve"> et al. (2016), their meta-analysis shows that “stronger trust in the government was associated with more adaptive behaviour” (</w:t>
      </w:r>
      <w:r w:rsidR="00396F89">
        <w:t xml:space="preserve">van </w:t>
      </w:r>
      <w:proofErr w:type="spellStart"/>
      <w:r w:rsidR="00CD2287" w:rsidRPr="00CD2287">
        <w:t>Valkengoed</w:t>
      </w:r>
      <w:proofErr w:type="spellEnd"/>
      <w:r w:rsidR="00CD2287" w:rsidRPr="00CD2287">
        <w:t xml:space="preserve"> </w:t>
      </w:r>
      <w:r w:rsidR="00CD2287">
        <w:t>and</w:t>
      </w:r>
      <w:r w:rsidR="00CD2287" w:rsidRPr="00CD2287">
        <w:t xml:space="preserve"> Steg</w:t>
      </w:r>
      <w:r w:rsidR="00CD2287">
        <w:t>,</w:t>
      </w:r>
      <w:r w:rsidR="00CD2287" w:rsidRPr="00CD2287">
        <w:t xml:space="preserve"> 2019</w:t>
      </w:r>
      <w:r w:rsidR="00CD2287">
        <w:t>, p. 158</w:t>
      </w:r>
      <w:r w:rsidR="00CD2287" w:rsidRPr="00CD2287">
        <w:t>)</w:t>
      </w:r>
      <w:r w:rsidR="00CD2287">
        <w:t xml:space="preserve">. </w:t>
      </w:r>
      <w:r w:rsidR="005048DF">
        <w:t>However, t</w:t>
      </w:r>
      <w:r w:rsidR="00CD2287">
        <w:t>rust in government measures ha</w:t>
      </w:r>
      <w:r w:rsidR="00FB22B2">
        <w:t>s</w:t>
      </w:r>
      <w:r w:rsidR="00CD2287">
        <w:t xml:space="preserve"> mixed effects on adaptive behaviour, depending on the types of measures and adaptive actions</w:t>
      </w:r>
      <w:r w:rsidR="00FB22B2">
        <w:t xml:space="preserve"> (</w:t>
      </w:r>
      <w:r w:rsidR="00396F89">
        <w:t xml:space="preserve">van </w:t>
      </w:r>
      <w:proofErr w:type="spellStart"/>
      <w:r w:rsidR="00FB22B2" w:rsidRPr="00CD2287">
        <w:t>Valkengoed</w:t>
      </w:r>
      <w:proofErr w:type="spellEnd"/>
      <w:r w:rsidR="00FB22B2" w:rsidRPr="00CD2287">
        <w:t xml:space="preserve"> </w:t>
      </w:r>
      <w:r w:rsidR="00FB22B2">
        <w:t>and</w:t>
      </w:r>
      <w:r w:rsidR="00FB22B2" w:rsidRPr="00CD2287">
        <w:t xml:space="preserve"> Steg</w:t>
      </w:r>
      <w:r w:rsidR="00FB22B2">
        <w:t>,</w:t>
      </w:r>
      <w:r w:rsidR="00FB22B2" w:rsidRPr="00CD2287">
        <w:t xml:space="preserve"> 2019</w:t>
      </w:r>
      <w:r w:rsidR="00FB22B2">
        <w:t>)</w:t>
      </w:r>
      <w:r w:rsidR="00CD2287">
        <w:t xml:space="preserve">. Negative effects have been documented by </w:t>
      </w:r>
      <w:proofErr w:type="spellStart"/>
      <w:r w:rsidR="0019062A" w:rsidRPr="004542FC">
        <w:t>Grothmann</w:t>
      </w:r>
      <w:proofErr w:type="spellEnd"/>
      <w:r w:rsidR="0019062A" w:rsidRPr="004542FC">
        <w:t xml:space="preserve"> </w:t>
      </w:r>
      <w:r w:rsidR="0019062A">
        <w:t>and</w:t>
      </w:r>
      <w:r w:rsidR="0019062A" w:rsidRPr="004542FC">
        <w:t xml:space="preserve"> </w:t>
      </w:r>
      <w:proofErr w:type="spellStart"/>
      <w:r w:rsidR="0019062A" w:rsidRPr="004542FC">
        <w:t>Reusswig</w:t>
      </w:r>
      <w:proofErr w:type="spellEnd"/>
      <w:r w:rsidR="0019062A" w:rsidRPr="004542FC">
        <w:t xml:space="preserve"> </w:t>
      </w:r>
      <w:r w:rsidR="0019062A">
        <w:t>(</w:t>
      </w:r>
      <w:r w:rsidR="0019062A" w:rsidRPr="004542FC">
        <w:t>2006</w:t>
      </w:r>
      <w:r w:rsidR="0019062A">
        <w:t xml:space="preserve">) and </w:t>
      </w:r>
      <w:r w:rsidR="0019062A" w:rsidRPr="004542FC">
        <w:t xml:space="preserve">Terpstra </w:t>
      </w:r>
      <w:r w:rsidR="0019062A">
        <w:t>(</w:t>
      </w:r>
      <w:r w:rsidR="0019062A" w:rsidRPr="004542FC">
        <w:t>2011</w:t>
      </w:r>
      <w:r w:rsidR="0019062A">
        <w:t>)</w:t>
      </w:r>
      <w:r w:rsidR="009172DE">
        <w:t xml:space="preserve">. </w:t>
      </w:r>
      <w:r w:rsidR="00711C94">
        <w:t>For example, trust (confidence) in the strength of flood defences and the skills of flood risk managers reduces citizens’ intentions to prepare for floods (</w:t>
      </w:r>
      <w:r w:rsidR="001A0A98">
        <w:t>Terpstra</w:t>
      </w:r>
      <w:r w:rsidR="00711C94">
        <w:t>,</w:t>
      </w:r>
      <w:r w:rsidR="001A0A98">
        <w:t xml:space="preserve"> 2011)</w:t>
      </w:r>
      <w:r w:rsidR="00711C94">
        <w:t>.</w:t>
      </w:r>
      <w:r w:rsidR="001A0A98">
        <w:t xml:space="preserve"> In these studies,</w:t>
      </w:r>
      <w:r w:rsidR="009172DE">
        <w:t xml:space="preserve"> </w:t>
      </w:r>
      <w:r w:rsidR="001A0A98">
        <w:t>i</w:t>
      </w:r>
      <w:r w:rsidR="00F31A85">
        <w:t xml:space="preserve">nstitutional interventions </w:t>
      </w:r>
      <w:r w:rsidR="00526022">
        <w:t>we</w:t>
      </w:r>
      <w:r w:rsidR="00F31A85">
        <w:t xml:space="preserve">re evaluated </w:t>
      </w:r>
      <w:r w:rsidR="00C86B2B">
        <w:t xml:space="preserve">in terms of </w:t>
      </w:r>
      <w:r w:rsidR="009172DE" w:rsidRPr="009172DE">
        <w:t xml:space="preserve">perceived </w:t>
      </w:r>
      <w:r w:rsidR="004969A3">
        <w:t>effectiveness</w:t>
      </w:r>
      <w:r w:rsidR="00F31A85">
        <w:t>.</w:t>
      </w:r>
    </w:p>
    <w:p w14:paraId="39DE495A" w14:textId="5B0DCB0D" w:rsidR="006E0E57" w:rsidRDefault="00642D9F" w:rsidP="00E45F58">
      <w:pPr>
        <w:spacing w:line="360" w:lineRule="auto"/>
        <w:ind w:firstLine="720"/>
        <w:jc w:val="both"/>
      </w:pPr>
      <w:r>
        <w:t xml:space="preserve">The cognitive dimension </w:t>
      </w:r>
      <w:r w:rsidR="006F535F">
        <w:t>addressed by these studies</w:t>
      </w:r>
      <w:r>
        <w:t xml:space="preserve"> </w:t>
      </w:r>
      <w:r w:rsidR="001A0A98">
        <w:t>involve</w:t>
      </w:r>
      <w:r>
        <w:t xml:space="preserve">s </w:t>
      </w:r>
      <w:r w:rsidR="0019062A">
        <w:t xml:space="preserve">judgements of competence and likelihood of </w:t>
      </w:r>
      <w:r w:rsidR="006F535F">
        <w:t>a</w:t>
      </w:r>
      <w:r w:rsidR="00711C94">
        <w:t xml:space="preserve"> preferred</w:t>
      </w:r>
      <w:r w:rsidR="0019062A">
        <w:t xml:space="preserve"> action</w:t>
      </w:r>
      <w:r w:rsidR="006F535F">
        <w:t xml:space="preserve"> to be</w:t>
      </w:r>
      <w:r w:rsidR="000F53AD">
        <w:t xml:space="preserve"> taken</w:t>
      </w:r>
      <w:r w:rsidR="00030F96">
        <w:t>. These judgements</w:t>
      </w:r>
      <w:r>
        <w:t xml:space="preserve"> characterize a specific form of </w:t>
      </w:r>
      <w:r w:rsidR="00214374" w:rsidRPr="00214374">
        <w:t>particularized</w:t>
      </w:r>
      <w:r w:rsidR="00214374">
        <w:t xml:space="preserve"> </w:t>
      </w:r>
      <w:r>
        <w:t>trust</w:t>
      </w:r>
      <w:r w:rsidR="00030F96">
        <w:t>, i.e.</w:t>
      </w:r>
      <w:r>
        <w:t xml:space="preserve"> </w:t>
      </w:r>
      <w:r w:rsidR="00030F96">
        <w:t>c</w:t>
      </w:r>
      <w:r w:rsidR="009B434A">
        <w:t>alculative trust</w:t>
      </w:r>
      <w:r w:rsidR="00030F96">
        <w:t>, which</w:t>
      </w:r>
      <w:r w:rsidR="0019062A">
        <w:t xml:space="preserve"> </w:t>
      </w:r>
      <w:r w:rsidR="009B434A">
        <w:t xml:space="preserve">is based on personal assessment of the behaviour of the other party in terms of abilities to act and constrains on action </w:t>
      </w:r>
      <w:r w:rsidR="0019062A">
        <w:t xml:space="preserve">(Earle, 2010). </w:t>
      </w:r>
      <w:r w:rsidR="006F535F">
        <w:t xml:space="preserve">It is essential for self-interested, rational individuals to intentionally </w:t>
      </w:r>
      <w:r w:rsidR="003824D7">
        <w:t xml:space="preserve">enter into social contracts and </w:t>
      </w:r>
      <w:r w:rsidR="006F535F">
        <w:t xml:space="preserve">create institutions that regulate everyone’s action in order to secure and promote social stability </w:t>
      </w:r>
      <w:r w:rsidR="00396F89">
        <w:fldChar w:fldCharType="begin"/>
      </w:r>
      <w:r w:rsidR="00396F89">
        <w:instrText xml:space="preserve"> ADDIN EN.CITE &lt;EndNote&gt;&lt;Cite&gt;&lt;Author&gt;Misztal&lt;/Author&gt;&lt;Year&gt;1996&lt;/Year&gt;&lt;RecNum&gt;59&lt;/RecNum&gt;&lt;DisplayText&gt;(Misztal, 1996)&lt;/DisplayText&gt;&lt;record&gt;&lt;rec-number&gt;59&lt;/rec-number&gt;&lt;foreign-keys&gt;&lt;key app="EN" db-id="2dvrftzvdtr2s3ez2v0pw09x5a9sesva05zs" timestamp="1595757577"&gt;59&lt;/key&gt;&lt;/foreign-keys&gt;&lt;ref-type name="Book"&gt;6&lt;/ref-type&gt;&lt;contributors&gt;&lt;authors&gt;&lt;author&gt;Barbara Misztal&lt;/author&gt;&lt;/authors&gt;&lt;/contributors&gt;&lt;titles&gt;&lt;title&gt;Trust in modern societies: The search for the bases of social order&lt;/title&gt;&lt;/titles&gt;&lt;dates&gt;&lt;year&gt;1996&lt;/year&gt;&lt;/dates&gt;&lt;pub-location&gt;Cambridge&lt;/pub-location&gt;&lt;publisher&gt;Polity Press&lt;/publisher&gt;&lt;urls&gt;&lt;/urls&gt;&lt;/record&gt;&lt;/Cite&gt;&lt;/EndNote&gt;</w:instrText>
      </w:r>
      <w:r w:rsidR="00396F89">
        <w:fldChar w:fldCharType="separate"/>
      </w:r>
      <w:r w:rsidR="00396F89">
        <w:rPr>
          <w:noProof/>
        </w:rPr>
        <w:t>(Misztal, 1996)</w:t>
      </w:r>
      <w:r w:rsidR="00396F89">
        <w:fldChar w:fldCharType="end"/>
      </w:r>
      <w:r w:rsidR="006F535F">
        <w:t xml:space="preserve">. </w:t>
      </w:r>
      <w:r w:rsidR="006546FE">
        <w:t>A</w:t>
      </w:r>
      <w:r w:rsidR="00C86B2B">
        <w:t xml:space="preserve">n adequate </w:t>
      </w:r>
      <w:r w:rsidR="006546FE">
        <w:t xml:space="preserve">level of calculative trust can be expressed as confidence, which </w:t>
      </w:r>
      <w:r w:rsidR="006E0E57">
        <w:t>connotes</w:t>
      </w:r>
      <w:r w:rsidR="006546FE">
        <w:t xml:space="preserve"> a sense of</w:t>
      </w:r>
      <w:r w:rsidR="00854E36">
        <w:t xml:space="preserve"> security and</w:t>
      </w:r>
      <w:r w:rsidR="006546FE">
        <w:t xml:space="preserve"> control in the outcomes of action</w:t>
      </w:r>
      <w:r w:rsidR="00653E30">
        <w:t xml:space="preserve">, </w:t>
      </w:r>
      <w:r w:rsidR="006546FE">
        <w:t xml:space="preserve">reducing the perceived </w:t>
      </w:r>
      <w:r w:rsidR="006E0E57">
        <w:t>necessity for</w:t>
      </w:r>
      <w:r w:rsidR="006546FE">
        <w:t xml:space="preserve"> </w:t>
      </w:r>
      <w:r w:rsidR="00C86B2B">
        <w:t>making</w:t>
      </w:r>
      <w:r w:rsidR="006546FE">
        <w:t xml:space="preserve"> </w:t>
      </w:r>
      <w:r w:rsidR="00C86B2B">
        <w:t>additional</w:t>
      </w:r>
      <w:r w:rsidR="006546FE">
        <w:t xml:space="preserve"> </w:t>
      </w:r>
      <w:r w:rsidR="00C86B2B">
        <w:t>efforts</w:t>
      </w:r>
      <w:r w:rsidR="006546FE">
        <w:t>.</w:t>
      </w:r>
      <w:r w:rsidR="00653E30">
        <w:t xml:space="preserve"> </w:t>
      </w:r>
      <w:r w:rsidR="004969A3">
        <w:t xml:space="preserve">This </w:t>
      </w:r>
      <w:r w:rsidR="00C07417">
        <w:t>underlines</w:t>
      </w:r>
      <w:r w:rsidR="004969A3">
        <w:t xml:space="preserve"> </w:t>
      </w:r>
      <w:proofErr w:type="spellStart"/>
      <w:r w:rsidR="00C07417">
        <w:t>Chamlee</w:t>
      </w:r>
      <w:proofErr w:type="spellEnd"/>
      <w:r w:rsidR="00C07417">
        <w:t xml:space="preserve">-Wright and </w:t>
      </w:r>
      <w:proofErr w:type="spellStart"/>
      <w:r w:rsidR="00C07417">
        <w:t>Storr</w:t>
      </w:r>
      <w:proofErr w:type="spellEnd"/>
      <w:r w:rsidR="00C07417">
        <w:t xml:space="preserve"> (2010)’s view that </w:t>
      </w:r>
      <w:r w:rsidR="004969A3">
        <w:t>disaster victims</w:t>
      </w:r>
      <w:r w:rsidR="00C07417">
        <w:t xml:space="preserve"> tend to adopt tentative strategy (i.e. waiting) if they are optimistic about the</w:t>
      </w:r>
      <w:r w:rsidR="004969A3">
        <w:t xml:space="preserve"> government’s capabilities and intentions to help.</w:t>
      </w:r>
    </w:p>
    <w:p w14:paraId="0C1D10D9" w14:textId="77777777" w:rsidR="005048DF" w:rsidRDefault="005048DF" w:rsidP="00E45F58">
      <w:pPr>
        <w:spacing w:line="360" w:lineRule="auto"/>
        <w:ind w:firstLine="720"/>
        <w:jc w:val="both"/>
      </w:pPr>
    </w:p>
    <w:p w14:paraId="2FDB0545" w14:textId="5B55CE47" w:rsidR="008F6D5B" w:rsidRDefault="008F6D5B" w:rsidP="00E45F58">
      <w:pPr>
        <w:spacing w:line="360" w:lineRule="auto"/>
        <w:jc w:val="both"/>
      </w:pPr>
      <w:r>
        <w:t>2.3</w:t>
      </w:r>
      <w:r w:rsidR="003C7BDE">
        <w:t xml:space="preserve"> Weak institutions, lack of trust, and social capital</w:t>
      </w:r>
    </w:p>
    <w:p w14:paraId="2DDD967A" w14:textId="7140089E" w:rsidR="004969A3" w:rsidRDefault="008F6D5B" w:rsidP="00E45F58">
      <w:pPr>
        <w:spacing w:line="360" w:lineRule="auto"/>
        <w:jc w:val="both"/>
      </w:pPr>
      <w:r>
        <w:t xml:space="preserve">Addressing the cognitive dimension </w:t>
      </w:r>
      <w:r w:rsidR="00DF54B2">
        <w:t xml:space="preserve">of public expectations </w:t>
      </w:r>
      <w:r>
        <w:t xml:space="preserve">through the perspective of trust </w:t>
      </w:r>
      <w:r w:rsidR="002E781F">
        <w:t xml:space="preserve">is important for understanding the role of social contract in adaptation to climate change. </w:t>
      </w:r>
      <w:r w:rsidR="00A66AF7">
        <w:t xml:space="preserve">The </w:t>
      </w:r>
      <w:r w:rsidR="00DD03B2">
        <w:t>mandate</w:t>
      </w:r>
      <w:r w:rsidR="00A66AF7">
        <w:t xml:space="preserve"> of the social contract requires the</w:t>
      </w:r>
      <w:r w:rsidR="00581230">
        <w:t xml:space="preserve"> </w:t>
      </w:r>
      <w:r w:rsidR="00A66AF7">
        <w:t>c</w:t>
      </w:r>
      <w:r w:rsidR="00410866">
        <w:t>itizens</w:t>
      </w:r>
      <w:r w:rsidR="00A66AF7">
        <w:t xml:space="preserve"> to recognize that there is a right thing for the state to do </w:t>
      </w:r>
      <w:r w:rsidR="00A66AF7" w:rsidRPr="00A66AF7">
        <w:rPr>
          <w:i/>
          <w:iCs/>
        </w:rPr>
        <w:lastRenderedPageBreak/>
        <w:t xml:space="preserve">and </w:t>
      </w:r>
      <w:r w:rsidR="00A66AF7">
        <w:t xml:space="preserve">the state will and can do it. </w:t>
      </w:r>
      <w:r w:rsidR="00410866">
        <w:t xml:space="preserve"> </w:t>
      </w:r>
      <w:r w:rsidR="00306B64">
        <w:t>Furthermore</w:t>
      </w:r>
      <w:r w:rsidR="000F2BDF">
        <w:t xml:space="preserve">, </w:t>
      </w:r>
      <w:r w:rsidR="003014B4">
        <w:t>when</w:t>
      </w:r>
      <w:r w:rsidR="000F2BDF">
        <w:t xml:space="preserve"> the state withdraw</w:t>
      </w:r>
      <w:r w:rsidR="00DD03B2">
        <w:t>s</w:t>
      </w:r>
      <w:r w:rsidR="000F2BDF">
        <w:t xml:space="preserve"> its </w:t>
      </w:r>
      <w:r w:rsidR="00C07417">
        <w:t xml:space="preserve">primary responsibilities </w:t>
      </w:r>
      <w:r w:rsidR="000F2BDF">
        <w:t xml:space="preserve">or </w:t>
      </w:r>
      <w:r w:rsidR="00B30A98">
        <w:t>is no longer trusted</w:t>
      </w:r>
      <w:r w:rsidR="000F2BDF">
        <w:t>, the citizens may turn to informal</w:t>
      </w:r>
      <w:r w:rsidR="00C07417">
        <w:t>,</w:t>
      </w:r>
      <w:r w:rsidR="000F2BDF">
        <w:t xml:space="preserve"> collective </w:t>
      </w:r>
      <w:r w:rsidR="00C07417">
        <w:t>arrangements</w:t>
      </w:r>
      <w:r w:rsidR="000F2BDF">
        <w:t xml:space="preserve"> </w:t>
      </w:r>
      <w:r>
        <w:t>and</w:t>
      </w:r>
      <w:r w:rsidR="00DD03B2">
        <w:t xml:space="preserve"> rely on</w:t>
      </w:r>
      <w:r>
        <w:t xml:space="preserve"> </w:t>
      </w:r>
      <w:r w:rsidR="00DD03B2">
        <w:t xml:space="preserve">elements of </w:t>
      </w:r>
      <w:r w:rsidR="000F2BDF">
        <w:t>social capital</w:t>
      </w:r>
      <w:r>
        <w:t xml:space="preserve"> that facilitate the formation of, and access to, these arrangements. Both of these</w:t>
      </w:r>
      <w:r w:rsidR="000F2BDF">
        <w:t xml:space="preserve"> can substitute </w:t>
      </w:r>
      <w:r w:rsidR="007D7B5A">
        <w:t>for the loss of state planning (</w:t>
      </w:r>
      <w:proofErr w:type="spellStart"/>
      <w:r w:rsidR="007D7B5A">
        <w:t>Adger</w:t>
      </w:r>
      <w:proofErr w:type="spellEnd"/>
      <w:r w:rsidR="007D7B5A">
        <w:t xml:space="preserve">, 2003). Such a state-society substitution has also been </w:t>
      </w:r>
      <w:r w:rsidR="00DD03B2">
        <w:t>articulated</w:t>
      </w:r>
      <w:r w:rsidR="007D7B5A">
        <w:t xml:space="preserve"> by </w:t>
      </w:r>
      <w:proofErr w:type="spellStart"/>
      <w:r w:rsidR="007D7B5A">
        <w:t>Nooteboom</w:t>
      </w:r>
      <w:proofErr w:type="spellEnd"/>
      <w:r w:rsidR="007D7B5A">
        <w:t xml:space="preserve"> (2007).</w:t>
      </w:r>
    </w:p>
    <w:p w14:paraId="48603F66" w14:textId="4951745A" w:rsidR="002E781F" w:rsidRDefault="00735DA0" w:rsidP="00E45F58">
      <w:pPr>
        <w:spacing w:line="360" w:lineRule="auto"/>
        <w:ind w:firstLine="720"/>
        <w:jc w:val="both"/>
      </w:pPr>
      <w:r>
        <w:t xml:space="preserve">The importance of interpersonal connections and </w:t>
      </w:r>
      <w:r w:rsidR="002E781F">
        <w:t xml:space="preserve">networks </w:t>
      </w:r>
      <w:r>
        <w:t>of reciprocity</w:t>
      </w:r>
      <w:r w:rsidR="002E781F">
        <w:t xml:space="preserve"> for individual adaptation </w:t>
      </w:r>
      <w:r>
        <w:t>increases</w:t>
      </w:r>
      <w:r w:rsidR="00DF54B2">
        <w:t xml:space="preserve"> when formal institutions </w:t>
      </w:r>
      <w:r w:rsidR="003217B1">
        <w:t xml:space="preserve">do not </w:t>
      </w:r>
      <w:r w:rsidR="004A6729">
        <w:t>meet</w:t>
      </w:r>
      <w:r w:rsidR="003217B1">
        <w:t xml:space="preserve"> public expectations and the people seek alternative</w:t>
      </w:r>
      <w:r w:rsidR="001F4901">
        <w:t xml:space="preserve"> </w:t>
      </w:r>
      <w:r w:rsidR="00440030">
        <w:t>ways</w:t>
      </w:r>
      <w:r w:rsidR="001F4901">
        <w:t xml:space="preserve"> for </w:t>
      </w:r>
      <w:r>
        <w:t xml:space="preserve">accessing resources </w:t>
      </w:r>
      <w:r w:rsidR="00030F96">
        <w:t xml:space="preserve">and </w:t>
      </w:r>
      <w:r w:rsidR="001F4901">
        <w:t>regulating</w:t>
      </w:r>
      <w:r w:rsidR="00306B64">
        <w:t xml:space="preserve"> </w:t>
      </w:r>
      <w:r w:rsidR="001F4901">
        <w:t>behaviour</w:t>
      </w:r>
      <w:r w:rsidR="00DF54B2">
        <w:t xml:space="preserve">. As </w:t>
      </w:r>
      <w:proofErr w:type="spellStart"/>
      <w:r w:rsidR="00DF54B2">
        <w:t>Nooteboom</w:t>
      </w:r>
      <w:proofErr w:type="spellEnd"/>
      <w:r w:rsidR="00DF54B2">
        <w:t xml:space="preserve"> (2007, p. 47) explains</w:t>
      </w:r>
      <w:r w:rsidR="009E4F6E">
        <w:t>,</w:t>
      </w:r>
    </w:p>
    <w:p w14:paraId="0AC41C3D" w14:textId="7333DD73" w:rsidR="00DF54B2" w:rsidRDefault="009E4F6E" w:rsidP="00E45F58">
      <w:pPr>
        <w:spacing w:line="360" w:lineRule="auto"/>
        <w:ind w:left="900"/>
        <w:jc w:val="both"/>
      </w:pPr>
      <w:r>
        <w:t>if a nationwide ethic [of proper conduct] is lacking, people fall back on loyalty within smaller communities of tribes, clans, religious groups, (extended) families, or highly localized networks.</w:t>
      </w:r>
    </w:p>
    <w:p w14:paraId="27C36C7B" w14:textId="096447E5" w:rsidR="009E4F6E" w:rsidRDefault="003217B1" w:rsidP="00E45F58">
      <w:pPr>
        <w:spacing w:line="360" w:lineRule="auto"/>
        <w:jc w:val="both"/>
      </w:pPr>
      <w:r>
        <w:t xml:space="preserve">The formation and </w:t>
      </w:r>
      <w:r w:rsidR="00735DA0">
        <w:t>development</w:t>
      </w:r>
      <w:r>
        <w:t xml:space="preserve"> of these </w:t>
      </w:r>
      <w:r w:rsidR="00735DA0">
        <w:t xml:space="preserve">‘smaller’ </w:t>
      </w:r>
      <w:r>
        <w:t xml:space="preserve">communities and networks require </w:t>
      </w:r>
      <w:r w:rsidR="004F0E2A">
        <w:t xml:space="preserve">connections and restraints. </w:t>
      </w:r>
      <w:r w:rsidR="001F4901">
        <w:t xml:space="preserve">One option for self-interested, rational individuals is to </w:t>
      </w:r>
      <w:r w:rsidR="00306B64">
        <w:t>strengthen</w:t>
      </w:r>
      <w:r w:rsidR="001F4901">
        <w:t xml:space="preserve"> </w:t>
      </w:r>
      <w:r w:rsidR="004A6729">
        <w:t xml:space="preserve">and attend to </w:t>
      </w:r>
      <w:r w:rsidR="001F4901">
        <w:t>the inter-dependent relationships with other individuals and the norms that govern their interactions</w:t>
      </w:r>
      <w:r w:rsidR="00960A43">
        <w:t xml:space="preserve"> in order to protect collective and individual interests</w:t>
      </w:r>
      <w:r w:rsidR="001F4901">
        <w:t xml:space="preserve">, </w:t>
      </w:r>
      <w:r w:rsidR="00306B64">
        <w:t xml:space="preserve">consequently </w:t>
      </w:r>
      <w:r w:rsidR="00960A43">
        <w:t xml:space="preserve">providing conditions for </w:t>
      </w:r>
      <w:r w:rsidR="001F4901">
        <w:t xml:space="preserve">informal institutions </w:t>
      </w:r>
      <w:r w:rsidR="00960A43">
        <w:t>to</w:t>
      </w:r>
      <w:r w:rsidR="001F4901">
        <w:t xml:space="preserve"> </w:t>
      </w:r>
      <w:r w:rsidR="00440030">
        <w:t xml:space="preserve">form and </w:t>
      </w:r>
      <w:r w:rsidR="00960A43">
        <w:t>function</w:t>
      </w:r>
      <w:r w:rsidR="001F4901">
        <w:t>.</w:t>
      </w:r>
      <w:r w:rsidR="00960A43">
        <w:t xml:space="preserve"> </w:t>
      </w:r>
      <w:r w:rsidR="004F0E2A">
        <w:t xml:space="preserve">The relational and normative </w:t>
      </w:r>
      <w:r w:rsidR="00440030">
        <w:t>components</w:t>
      </w:r>
      <w:r w:rsidR="004F0E2A">
        <w:t xml:space="preserve"> of social capital therefore can play a decisive role in substituting contractual control through formal institutions and compensate for institutional weakness (</w:t>
      </w:r>
      <w:proofErr w:type="spellStart"/>
      <w:r w:rsidR="004F0E2A">
        <w:t>Nooteboom</w:t>
      </w:r>
      <w:proofErr w:type="spellEnd"/>
      <w:r w:rsidR="004F0E2A">
        <w:t xml:space="preserve">, 2007). </w:t>
      </w:r>
      <w:proofErr w:type="spellStart"/>
      <w:r w:rsidR="00960A43">
        <w:t>Nooteboo</w:t>
      </w:r>
      <w:r w:rsidR="00D54F38">
        <w:t>m</w:t>
      </w:r>
      <w:proofErr w:type="spellEnd"/>
      <w:r w:rsidR="00960A43">
        <w:t xml:space="preserve"> (2007) argues that this is particularly </w:t>
      </w:r>
      <w:r w:rsidR="003C7BDE">
        <w:t xml:space="preserve">important </w:t>
      </w:r>
      <w:r w:rsidR="00960A43">
        <w:t xml:space="preserve">in developing countries with weak institutions. </w:t>
      </w:r>
      <w:proofErr w:type="spellStart"/>
      <w:r w:rsidR="00960A43">
        <w:t>Adger</w:t>
      </w:r>
      <w:proofErr w:type="spellEnd"/>
      <w:r w:rsidR="00960A43">
        <w:t xml:space="preserve"> (2003)</w:t>
      </w:r>
      <w:r w:rsidR="00CF0B3D">
        <w:t xml:space="preserve"> has expressed a similar view by</w:t>
      </w:r>
      <w:r w:rsidR="00960A43">
        <w:t xml:space="preserve"> suggest</w:t>
      </w:r>
      <w:r w:rsidR="00CF0B3D">
        <w:t>ing</w:t>
      </w:r>
      <w:r w:rsidR="00960A43">
        <w:t xml:space="preserve"> that adaptation strategies that are based on localized networks and social capital </w:t>
      </w:r>
      <w:r w:rsidR="00D54F38">
        <w:t>could become more prevalent and necessary</w:t>
      </w:r>
      <w:r w:rsidR="00960A43">
        <w:t xml:space="preserve"> for marginalized communities, such as those in Vietnam, where governments lack resources or frameworks to </w:t>
      </w:r>
      <w:r w:rsidR="00D54F38">
        <w:t xml:space="preserve">protect </w:t>
      </w:r>
      <w:r w:rsidR="004F0E2A">
        <w:t>them</w:t>
      </w:r>
      <w:r w:rsidR="00D54F38">
        <w:t xml:space="preserve"> from environmental change.</w:t>
      </w:r>
    </w:p>
    <w:p w14:paraId="53B16152" w14:textId="2A3C97D1" w:rsidR="007C3C3C" w:rsidRDefault="00D54F38" w:rsidP="00E45F58">
      <w:pPr>
        <w:spacing w:line="360" w:lineRule="auto"/>
        <w:jc w:val="both"/>
      </w:pPr>
      <w:r>
        <w:tab/>
        <w:t xml:space="preserve">The views of </w:t>
      </w:r>
      <w:proofErr w:type="spellStart"/>
      <w:r>
        <w:t>Nooteboom</w:t>
      </w:r>
      <w:proofErr w:type="spellEnd"/>
      <w:r>
        <w:t xml:space="preserve"> (2007) and </w:t>
      </w:r>
      <w:proofErr w:type="spellStart"/>
      <w:r>
        <w:t>Adger</w:t>
      </w:r>
      <w:proofErr w:type="spellEnd"/>
      <w:r>
        <w:t xml:space="preserve"> (2003) have broader implications for understanding how different </w:t>
      </w:r>
      <w:r w:rsidR="00C32194">
        <w:t>f</w:t>
      </w:r>
      <w:r w:rsidR="00DB0A07">
        <w:t>orms</w:t>
      </w:r>
      <w:r>
        <w:t xml:space="preserve"> of political economy determine </w:t>
      </w:r>
      <w:r w:rsidR="00C32194">
        <w:t>adaptive</w:t>
      </w:r>
      <w:r>
        <w:t xml:space="preserve"> capacity.  </w:t>
      </w:r>
      <w:r w:rsidR="007C3C3C">
        <w:t xml:space="preserve">In places where a </w:t>
      </w:r>
      <w:r w:rsidR="004A6729">
        <w:t>culture</w:t>
      </w:r>
      <w:r w:rsidR="007C3C3C">
        <w:t xml:space="preserve"> of trusting the authorities</w:t>
      </w:r>
      <w:r w:rsidR="00F15BE1">
        <w:t xml:space="preserve"> </w:t>
      </w:r>
      <w:r w:rsidR="007C3C3C">
        <w:t>exists</w:t>
      </w:r>
      <w:r w:rsidR="004C76AD">
        <w:t xml:space="preserve"> or a moment of </w:t>
      </w:r>
      <w:r w:rsidR="00B30A98">
        <w:t>satisfactory</w:t>
      </w:r>
      <w:r w:rsidR="004C76AD">
        <w:t xml:space="preserve"> practice is </w:t>
      </w:r>
      <w:r w:rsidR="00BD4494">
        <w:t>detected</w:t>
      </w:r>
      <w:r w:rsidR="007C3C3C">
        <w:t>, the citizens are likely to take responsibility for risk management. In contra</w:t>
      </w:r>
      <w:r w:rsidR="00BD4494">
        <w:t>s</w:t>
      </w:r>
      <w:r w:rsidR="007C3C3C">
        <w:t xml:space="preserve">t, where </w:t>
      </w:r>
      <w:r w:rsidR="00B30A98">
        <w:t xml:space="preserve">trusting the authorities is not </w:t>
      </w:r>
      <w:r w:rsidR="00030F96">
        <w:t>widespread</w:t>
      </w:r>
      <w:r w:rsidR="00B30A98">
        <w:t xml:space="preserve"> or</w:t>
      </w:r>
      <w:r w:rsidR="00743D45">
        <w:t xml:space="preserve"> institutional</w:t>
      </w:r>
      <w:r w:rsidR="00B30A98">
        <w:t xml:space="preserve"> trust </w:t>
      </w:r>
      <w:r w:rsidR="00743D45">
        <w:t xml:space="preserve">is </w:t>
      </w:r>
      <w:r w:rsidR="00D12B38">
        <w:t>dampened</w:t>
      </w:r>
      <w:r w:rsidR="00743D45">
        <w:t xml:space="preserve"> by </w:t>
      </w:r>
      <w:r w:rsidR="0093380E">
        <w:t>poor authority performance</w:t>
      </w:r>
      <w:r w:rsidR="007C3C3C">
        <w:t xml:space="preserve">, </w:t>
      </w:r>
      <w:r w:rsidR="0031357B">
        <w:t>alternative mechanisms</w:t>
      </w:r>
      <w:r w:rsidR="00D12B38">
        <w:t>, such as those</w:t>
      </w:r>
      <w:r w:rsidR="0031357B">
        <w:t xml:space="preserve"> that </w:t>
      </w:r>
      <w:r w:rsidR="0086297A">
        <w:t>require</w:t>
      </w:r>
      <w:r w:rsidR="0031357B">
        <w:t xml:space="preserve"> mobilization of </w:t>
      </w:r>
      <w:r w:rsidR="0086297A">
        <w:t xml:space="preserve">localized networks and </w:t>
      </w:r>
      <w:r w:rsidR="0031357B">
        <w:t>social capital</w:t>
      </w:r>
      <w:r w:rsidR="00D12B38">
        <w:t>,</w:t>
      </w:r>
      <w:r w:rsidR="0031357B">
        <w:t xml:space="preserve"> may</w:t>
      </w:r>
      <w:r w:rsidR="0093380E">
        <w:t xml:space="preserve"> play</w:t>
      </w:r>
      <w:r w:rsidR="004A6729">
        <w:t xml:space="preserve"> a more important role</w:t>
      </w:r>
      <w:r w:rsidR="0031357B">
        <w:t>.</w:t>
      </w:r>
      <w:r w:rsidR="0086297A">
        <w:t xml:space="preserve"> Th</w:t>
      </w:r>
      <w:r w:rsidR="00DB0A07">
        <w:t>erefore, the trust perspective</w:t>
      </w:r>
      <w:r w:rsidR="0086297A">
        <w:t xml:space="preserve"> can </w:t>
      </w:r>
      <w:r w:rsidR="0093380E">
        <w:t>illuminate</w:t>
      </w:r>
      <w:r w:rsidR="0086297A">
        <w:t xml:space="preserve"> </w:t>
      </w:r>
      <w:r w:rsidR="00B30A98">
        <w:t>the</w:t>
      </w:r>
      <w:r w:rsidR="0086297A">
        <w:t xml:space="preserve"> ways in which </w:t>
      </w:r>
      <w:r w:rsidR="00D12B38">
        <w:t>private</w:t>
      </w:r>
      <w:r w:rsidR="0086297A">
        <w:t xml:space="preserve"> action for risk management </w:t>
      </w:r>
      <w:r w:rsidR="0093380E">
        <w:t xml:space="preserve">is </w:t>
      </w:r>
      <w:r w:rsidR="00CC4F6B">
        <w:t xml:space="preserve">influenced </w:t>
      </w:r>
      <w:r w:rsidR="0093380E">
        <w:t xml:space="preserve">by the consequences of </w:t>
      </w:r>
      <w:bookmarkStart w:id="1" w:name="_Hlk46608917"/>
      <w:r w:rsidR="0086297A">
        <w:t xml:space="preserve">a change </w:t>
      </w:r>
      <w:r w:rsidR="0093380E">
        <w:t>in</w:t>
      </w:r>
      <w:r w:rsidR="0086297A">
        <w:t xml:space="preserve"> </w:t>
      </w:r>
      <w:r w:rsidR="00B30A98">
        <w:t xml:space="preserve">political </w:t>
      </w:r>
      <w:r w:rsidR="0086297A">
        <w:t xml:space="preserve">leadership, </w:t>
      </w:r>
      <w:r w:rsidR="0093380E">
        <w:t>policy</w:t>
      </w:r>
      <w:r w:rsidR="0086297A">
        <w:t xml:space="preserve">, or governance </w:t>
      </w:r>
      <w:r w:rsidR="00CE70EF">
        <w:t>arrangements</w:t>
      </w:r>
      <w:r w:rsidR="0086297A">
        <w:t xml:space="preserve"> that </w:t>
      </w:r>
      <w:r w:rsidR="00CC4F6B">
        <w:t>distorts</w:t>
      </w:r>
      <w:r w:rsidR="0086297A">
        <w:t xml:space="preserve"> the </w:t>
      </w:r>
      <w:r w:rsidR="002264C2">
        <w:t>relationship</w:t>
      </w:r>
      <w:r w:rsidR="0086297A">
        <w:t xml:space="preserve"> of trust</w:t>
      </w:r>
      <w:bookmarkEnd w:id="1"/>
      <w:r w:rsidR="004A6729">
        <w:t>, through the reinforcing or deactivation of such social mechanisms</w:t>
      </w:r>
      <w:r w:rsidR="0086297A">
        <w:t>.</w:t>
      </w:r>
    </w:p>
    <w:p w14:paraId="13633DC0" w14:textId="12CD5A25" w:rsidR="00D54F38" w:rsidRDefault="00F35768" w:rsidP="00E45F58">
      <w:pPr>
        <w:spacing w:line="360" w:lineRule="auto"/>
        <w:jc w:val="both"/>
      </w:pPr>
      <w:r>
        <w:lastRenderedPageBreak/>
        <w:tab/>
        <w:t xml:space="preserve">Our research addresses the two issues discussed above. We ask how </w:t>
      </w:r>
      <w:r w:rsidR="00CC4F6B">
        <w:t>private</w:t>
      </w:r>
      <w:r>
        <w:t xml:space="preserve"> action is related to the </w:t>
      </w:r>
      <w:r w:rsidRPr="00F35768">
        <w:t>cognitive dimension of public expectations</w:t>
      </w:r>
      <w:r>
        <w:t xml:space="preserve"> of government</w:t>
      </w:r>
      <w:r w:rsidR="00CC4F6B">
        <w:t>,</w:t>
      </w:r>
      <w:r w:rsidR="003C7BDE">
        <w:t xml:space="preserve"> and</w:t>
      </w:r>
      <w:r>
        <w:t xml:space="preserve"> whether </w:t>
      </w:r>
      <w:r w:rsidR="00CC4F6B">
        <w:t xml:space="preserve">the </w:t>
      </w:r>
      <w:r>
        <w:t>attributes of social capital produce consistent effects across a gradient of institutional trust. Th</w:t>
      </w:r>
      <w:r w:rsidR="006B6F8A">
        <w:t>ese issues</w:t>
      </w:r>
      <w:r>
        <w:t xml:space="preserve"> </w:t>
      </w:r>
      <w:r w:rsidR="006B6F8A">
        <w:t>are</w:t>
      </w:r>
      <w:r>
        <w:t xml:space="preserve"> explored in a natural setting involv</w:t>
      </w:r>
      <w:r w:rsidR="006B6F8A">
        <w:t>ing</w:t>
      </w:r>
      <w:r>
        <w:t xml:space="preserve"> four</w:t>
      </w:r>
      <w:r w:rsidR="00741050">
        <w:t xml:space="preserve"> culturally </w:t>
      </w:r>
      <w:r w:rsidR="00386D01">
        <w:t>connected</w:t>
      </w:r>
      <w:r w:rsidR="00741050">
        <w:t xml:space="preserve"> </w:t>
      </w:r>
      <w:r w:rsidR="00231E0A">
        <w:t>cities</w:t>
      </w:r>
      <w:r w:rsidR="00741050">
        <w:t xml:space="preserve"> of China</w:t>
      </w:r>
      <w:r w:rsidR="00231E0A">
        <w:t>.</w:t>
      </w:r>
    </w:p>
    <w:p w14:paraId="338EB20E" w14:textId="04518F24" w:rsidR="001F2CAD" w:rsidRDefault="001F2CAD" w:rsidP="00E45F58">
      <w:pPr>
        <w:spacing w:line="360" w:lineRule="auto"/>
        <w:jc w:val="both"/>
      </w:pPr>
    </w:p>
    <w:p w14:paraId="3392B1F3" w14:textId="374C2375" w:rsidR="00D12B38" w:rsidRPr="0085486B" w:rsidRDefault="00C10E31" w:rsidP="00E45F58">
      <w:pPr>
        <w:pStyle w:val="ListParagraph"/>
        <w:numPr>
          <w:ilvl w:val="0"/>
          <w:numId w:val="2"/>
        </w:numPr>
        <w:spacing w:line="360" w:lineRule="auto"/>
        <w:ind w:hanging="720"/>
        <w:jc w:val="both"/>
        <w:rPr>
          <w:b/>
          <w:bCs/>
        </w:rPr>
      </w:pPr>
      <w:r w:rsidRPr="0085486B">
        <w:rPr>
          <w:b/>
          <w:bCs/>
        </w:rPr>
        <w:t>Study areas</w:t>
      </w:r>
    </w:p>
    <w:p w14:paraId="4654A29C" w14:textId="2B52E5D7" w:rsidR="00D12B38" w:rsidRDefault="00440030" w:rsidP="00E45F58">
      <w:pPr>
        <w:spacing w:line="360" w:lineRule="auto"/>
        <w:jc w:val="both"/>
      </w:pPr>
      <w:r>
        <w:t>The</w:t>
      </w:r>
      <w:r w:rsidR="00D12B38">
        <w:t xml:space="preserve"> four</w:t>
      </w:r>
      <w:r>
        <w:t xml:space="preserve"> Chinese</w:t>
      </w:r>
      <w:r w:rsidR="00D12B38">
        <w:t xml:space="preserve"> cities</w:t>
      </w:r>
      <w:r w:rsidR="00795150" w:rsidRPr="00795150">
        <w:t xml:space="preserve"> </w:t>
      </w:r>
      <w:r>
        <w:t>are</w:t>
      </w:r>
      <w:r w:rsidR="00D12B38">
        <w:t xml:space="preserve"> </w:t>
      </w:r>
      <w:r w:rsidR="00297D15">
        <w:t>located at the southern coasts of the country to the north of South China Sea</w:t>
      </w:r>
      <w:r w:rsidR="00733290">
        <w:t>. They</w:t>
      </w:r>
      <w:r w:rsidR="0080437C">
        <w:t xml:space="preserve"> consist of </w:t>
      </w:r>
      <w:r w:rsidR="006A7AA1">
        <w:t>predominantly</w:t>
      </w:r>
      <w:r w:rsidR="00D12B38">
        <w:t xml:space="preserve"> ethnic Chinese</w:t>
      </w:r>
      <w:r w:rsidR="0080437C">
        <w:t xml:space="preserve"> communities</w:t>
      </w:r>
      <w:r w:rsidR="00297D15">
        <w:t xml:space="preserve"> with </w:t>
      </w:r>
      <w:r w:rsidR="00733290">
        <w:t>numerous</w:t>
      </w:r>
      <w:r w:rsidR="00297D15">
        <w:t xml:space="preserve"> cultural linkages and shared traditions</w:t>
      </w:r>
      <w:r w:rsidR="00D12B38">
        <w:t xml:space="preserve">. </w:t>
      </w:r>
      <w:r w:rsidR="006A7AA1">
        <w:t xml:space="preserve">While both </w:t>
      </w:r>
      <w:r w:rsidR="00297D15">
        <w:t xml:space="preserve">Zhuhai and </w:t>
      </w:r>
      <w:proofErr w:type="spellStart"/>
      <w:r w:rsidR="00297D15">
        <w:t>Sanya</w:t>
      </w:r>
      <w:proofErr w:type="spellEnd"/>
      <w:r w:rsidR="00297D15">
        <w:t xml:space="preserve"> have been Chines</w:t>
      </w:r>
      <w:r w:rsidR="006A7AA1">
        <w:t xml:space="preserve">e territories for centuries, Hong Kong and Macao </w:t>
      </w:r>
      <w:r w:rsidR="0080437C">
        <w:t>were</w:t>
      </w:r>
      <w:r w:rsidR="006A7AA1">
        <w:t xml:space="preserve"> </w:t>
      </w:r>
      <w:r w:rsidR="00795150">
        <w:t xml:space="preserve">under </w:t>
      </w:r>
      <w:r w:rsidR="006A7AA1">
        <w:t>coloni</w:t>
      </w:r>
      <w:r w:rsidR="00795150">
        <w:t xml:space="preserve">al rule </w:t>
      </w:r>
      <w:r w:rsidR="006A7AA1">
        <w:t xml:space="preserve">for </w:t>
      </w:r>
      <w:r w:rsidR="0080437C">
        <w:t>more than</w:t>
      </w:r>
      <w:r w:rsidR="006A7AA1">
        <w:t xml:space="preserve"> a hundred year</w:t>
      </w:r>
      <w:r w:rsidR="00AD6A9A">
        <w:t xml:space="preserve"> (Table 1)</w:t>
      </w:r>
      <w:r w:rsidR="006A7AA1">
        <w:t xml:space="preserve">.  </w:t>
      </w:r>
    </w:p>
    <w:p w14:paraId="48B096FB" w14:textId="053904B3" w:rsidR="00C73D5D" w:rsidRDefault="006A7AA1" w:rsidP="00E45F58">
      <w:pPr>
        <w:spacing w:line="360" w:lineRule="auto"/>
        <w:jc w:val="both"/>
      </w:pPr>
      <w:r>
        <w:tab/>
        <w:t xml:space="preserve">A city </w:t>
      </w:r>
      <w:r w:rsidR="0090226E">
        <w:t>of China’s</w:t>
      </w:r>
      <w:r>
        <w:t xml:space="preserve"> Guangdong Province, Zhuhai shares its borders with Macao and </w:t>
      </w:r>
      <w:r w:rsidR="00F645A3">
        <w:t>includes</w:t>
      </w:r>
      <w:r>
        <w:t xml:space="preserve"> many small islands</w:t>
      </w:r>
      <w:r w:rsidR="00E14CDC">
        <w:t xml:space="preserve"> off its south-eastern shore</w:t>
      </w:r>
      <w:r>
        <w:t xml:space="preserve"> that are closer to Hong Kong than the city’s mainland</w:t>
      </w:r>
      <w:r w:rsidR="00DD0076">
        <w:t xml:space="preserve"> (Figure 1)</w:t>
      </w:r>
      <w:r>
        <w:t xml:space="preserve">. </w:t>
      </w:r>
      <w:proofErr w:type="spellStart"/>
      <w:r>
        <w:t>Sanya</w:t>
      </w:r>
      <w:proofErr w:type="spellEnd"/>
      <w:r>
        <w:t xml:space="preserve"> was </w:t>
      </w:r>
      <w:r w:rsidR="00DD0076">
        <w:t>administered by</w:t>
      </w:r>
      <w:r>
        <w:t xml:space="preserve"> Guangdong Province until 1988</w:t>
      </w:r>
      <w:r w:rsidR="00DD0076">
        <w:t>,</w:t>
      </w:r>
      <w:r>
        <w:t xml:space="preserve"> when </w:t>
      </w:r>
      <w:r w:rsidR="00DD0076">
        <w:t xml:space="preserve">the Hainan island was </w:t>
      </w:r>
      <w:r w:rsidR="000F798B">
        <w:t>designated as</w:t>
      </w:r>
      <w:r w:rsidR="00DD0076">
        <w:t xml:space="preserve"> a </w:t>
      </w:r>
      <w:r w:rsidR="000F798B">
        <w:t xml:space="preserve">separate </w:t>
      </w:r>
      <w:r w:rsidR="00DD0076">
        <w:t>p</w:t>
      </w:r>
      <w:r>
        <w:t>rovinc</w:t>
      </w:r>
      <w:r w:rsidR="000F798B">
        <w:t>e</w:t>
      </w:r>
      <w:r w:rsidR="00EC23EA">
        <w:t xml:space="preserve">. </w:t>
      </w:r>
      <w:r w:rsidR="00DD0076">
        <w:t xml:space="preserve">Located at the southern end of Hainan Province, </w:t>
      </w:r>
      <w:proofErr w:type="spellStart"/>
      <w:r w:rsidR="00DD0076">
        <w:t>Sanya</w:t>
      </w:r>
      <w:proofErr w:type="spellEnd"/>
      <w:r w:rsidR="00DD0076">
        <w:t xml:space="preserve"> </w:t>
      </w:r>
      <w:r w:rsidR="00EC23EA">
        <w:t xml:space="preserve">is </w:t>
      </w:r>
      <w:r w:rsidR="008D4463">
        <w:t xml:space="preserve">branded as </w:t>
      </w:r>
      <w:r w:rsidR="002E6F5C">
        <w:t>‘China’s Hawaii’ and an international</w:t>
      </w:r>
      <w:r w:rsidR="00EC23EA">
        <w:t xml:space="preserve"> tourist </w:t>
      </w:r>
      <w:r w:rsidR="0080437C">
        <w:t>city</w:t>
      </w:r>
      <w:r w:rsidR="002E6F5C">
        <w:t>,</w:t>
      </w:r>
      <w:r w:rsidR="00DD0076">
        <w:t xml:space="preserve"> </w:t>
      </w:r>
      <w:r w:rsidR="008D4463">
        <w:t>offering a selection of</w:t>
      </w:r>
      <w:r w:rsidR="00E14CDC">
        <w:t xml:space="preserve"> </w:t>
      </w:r>
      <w:r w:rsidR="008D4463">
        <w:t xml:space="preserve">tropical attractions and </w:t>
      </w:r>
      <w:r w:rsidR="0090226E">
        <w:t>fine</w:t>
      </w:r>
      <w:r w:rsidR="00E14CDC">
        <w:t xml:space="preserve"> resorts</w:t>
      </w:r>
      <w:r w:rsidR="00EC23EA">
        <w:t>.</w:t>
      </w:r>
      <w:r w:rsidR="00E14CDC">
        <w:t xml:space="preserve"> </w:t>
      </w:r>
      <w:r w:rsidR="00DD0076">
        <w:t xml:space="preserve">Like </w:t>
      </w:r>
      <w:r w:rsidR="000F798B">
        <w:t>the rest</w:t>
      </w:r>
      <w:r w:rsidR="00F34F60">
        <w:t xml:space="preserve"> of</w:t>
      </w:r>
      <w:r w:rsidR="000F798B">
        <w:t xml:space="preserve"> the</w:t>
      </w:r>
      <w:r w:rsidR="00F34F60">
        <w:t xml:space="preserve"> Mainland China</w:t>
      </w:r>
      <w:r w:rsidR="00DD0076">
        <w:t xml:space="preserve">, Zhuhai and </w:t>
      </w:r>
      <w:proofErr w:type="spellStart"/>
      <w:r w:rsidR="00DD0076">
        <w:t>Sanya</w:t>
      </w:r>
      <w:proofErr w:type="spellEnd"/>
      <w:r w:rsidR="00DD0076">
        <w:t xml:space="preserve"> </w:t>
      </w:r>
      <w:r w:rsidR="003443DC">
        <w:t>have been</w:t>
      </w:r>
      <w:r w:rsidR="00DD0076">
        <w:t xml:space="preserve"> ruled by the Communi</w:t>
      </w:r>
      <w:r w:rsidR="00BA0FB0">
        <w:t>st</w:t>
      </w:r>
      <w:r w:rsidR="00DD0076">
        <w:t xml:space="preserve"> Part</w:t>
      </w:r>
      <w:r w:rsidR="00BA0FB0">
        <w:t>y</w:t>
      </w:r>
      <w:r w:rsidR="00DD0076">
        <w:t xml:space="preserve"> of Chin</w:t>
      </w:r>
      <w:r w:rsidR="00C73D5D">
        <w:t>a</w:t>
      </w:r>
      <w:r w:rsidR="003443DC">
        <w:t xml:space="preserve"> since 1949</w:t>
      </w:r>
      <w:r w:rsidR="00733290">
        <w:t xml:space="preserve"> and form a part of the </w:t>
      </w:r>
      <w:r w:rsidR="00F645A3">
        <w:t xml:space="preserve">Chinese </w:t>
      </w:r>
      <w:r w:rsidR="00733290">
        <w:t>‘</w:t>
      </w:r>
      <w:bookmarkStart w:id="2" w:name="_Hlk46608124"/>
      <w:r w:rsidR="00733290">
        <w:t>socialist market economy</w:t>
      </w:r>
      <w:bookmarkEnd w:id="2"/>
      <w:r w:rsidR="00733290">
        <w:t>’</w:t>
      </w:r>
      <w:r w:rsidR="003443DC">
        <w:t xml:space="preserve">. Direct </w:t>
      </w:r>
      <w:r w:rsidR="00D233E5">
        <w:t xml:space="preserve">popular </w:t>
      </w:r>
      <w:r w:rsidR="003443DC">
        <w:t xml:space="preserve">elections are restricted to the lowest administrative levels. </w:t>
      </w:r>
      <w:r w:rsidR="00C73D5D">
        <w:t xml:space="preserve">Governments at the </w:t>
      </w:r>
      <w:r w:rsidR="002E7E74">
        <w:t>city and higher</w:t>
      </w:r>
      <w:r w:rsidR="00C73D5D">
        <w:t xml:space="preserve"> levels </w:t>
      </w:r>
      <w:r w:rsidR="00D7194D">
        <w:t xml:space="preserve">practice authoritarian rule and </w:t>
      </w:r>
      <w:r w:rsidR="000F798B">
        <w:t>have not introduced</w:t>
      </w:r>
      <w:r w:rsidR="003443DC">
        <w:t xml:space="preserve"> multiparty electoral competition</w:t>
      </w:r>
      <w:r w:rsidR="000F798B">
        <w:t>s</w:t>
      </w:r>
      <w:r w:rsidR="003443DC">
        <w:t>.</w:t>
      </w:r>
    </w:p>
    <w:p w14:paraId="692AA3B5" w14:textId="034E7693" w:rsidR="003443DC" w:rsidRDefault="003443DC" w:rsidP="00E45F58">
      <w:pPr>
        <w:spacing w:line="360" w:lineRule="auto"/>
        <w:jc w:val="both"/>
      </w:pPr>
      <w:r>
        <w:tab/>
        <w:t xml:space="preserve">Hong Kong and Macao are adjacent to Guangdong Province and </w:t>
      </w:r>
      <w:r w:rsidR="00954497">
        <w:t>largely composed of</w:t>
      </w:r>
      <w:r>
        <w:t xml:space="preserve"> </w:t>
      </w:r>
      <w:r w:rsidR="00D7194D">
        <w:t>migrants from Guangdong and their descendants</w:t>
      </w:r>
      <w:r>
        <w:t xml:space="preserve"> </w:t>
      </w:r>
      <w:r w:rsidR="00DD79F2">
        <w:t>(Figure 2)</w:t>
      </w:r>
      <w:r>
        <w:t xml:space="preserve">. </w:t>
      </w:r>
      <w:r w:rsidR="0038650F">
        <w:t>The imperial China lost the sovereignty of Hong Kong to Great Britain in the 19</w:t>
      </w:r>
      <w:r w:rsidR="0038650F" w:rsidRPr="0038650F">
        <w:rPr>
          <w:vertAlign w:val="superscript"/>
        </w:rPr>
        <w:t>th</w:t>
      </w:r>
      <w:r w:rsidR="008D4463">
        <w:rPr>
          <w:vertAlign w:val="superscript"/>
        </w:rPr>
        <w:t xml:space="preserve"> </w:t>
      </w:r>
      <w:r w:rsidR="008D4463">
        <w:t>c</w:t>
      </w:r>
      <w:r w:rsidR="0038650F">
        <w:t xml:space="preserve">entury, and ceded </w:t>
      </w:r>
      <w:r w:rsidR="00A00049">
        <w:t>its</w:t>
      </w:r>
      <w:r w:rsidR="0038650F" w:rsidRPr="0038650F">
        <w:t xml:space="preserve"> </w:t>
      </w:r>
      <w:r w:rsidR="0038650F">
        <w:t>control</w:t>
      </w:r>
      <w:r w:rsidR="0038650F" w:rsidRPr="0038650F">
        <w:t xml:space="preserve"> </w:t>
      </w:r>
      <w:r w:rsidR="0038650F">
        <w:t>o</w:t>
      </w:r>
      <w:r w:rsidR="00A00049">
        <w:t>ver</w:t>
      </w:r>
      <w:r w:rsidR="0038650F">
        <w:t xml:space="preserve"> Macao to Portugal in 1887. The sovereignty of the British and Portuguese colonies was returned to China in 1997 and 1999 respectively.</w:t>
      </w:r>
      <w:r w:rsidR="00F01FA4">
        <w:t xml:space="preserve"> Both cities </w:t>
      </w:r>
      <w:r w:rsidR="008D4463">
        <w:t>a</w:t>
      </w:r>
      <w:r w:rsidR="00F01FA4">
        <w:t xml:space="preserve">re established as a Special Administrative Region (SAR) of China and </w:t>
      </w:r>
      <w:r w:rsidR="008D4463">
        <w:t xml:space="preserve">formally </w:t>
      </w:r>
      <w:r w:rsidR="00766A1D" w:rsidRPr="00766A1D">
        <w:t>demarcated</w:t>
      </w:r>
      <w:r w:rsidR="008D4463">
        <w:t xml:space="preserve"> from their Mainland counterparts by </w:t>
      </w:r>
      <w:r w:rsidR="00F01FA4">
        <w:t>adopt</w:t>
      </w:r>
      <w:r w:rsidR="008D4463">
        <w:t>ing</w:t>
      </w:r>
      <w:r w:rsidR="00F01FA4">
        <w:t xml:space="preserve"> a unique governance arrangement </w:t>
      </w:r>
      <w:r w:rsidR="008D4463">
        <w:t>known as</w:t>
      </w:r>
      <w:r w:rsidR="00F01FA4">
        <w:t xml:space="preserve"> ‘One Country, Two Systems’. Th</w:t>
      </w:r>
      <w:r w:rsidR="008D4463">
        <w:t>is</w:t>
      </w:r>
      <w:r w:rsidR="00F01FA4">
        <w:t xml:space="preserve"> arrangement</w:t>
      </w:r>
      <w:r w:rsidR="008D4463">
        <w:t xml:space="preserve"> has</w:t>
      </w:r>
      <w:r w:rsidR="00F01FA4">
        <w:t xml:space="preserve"> </w:t>
      </w:r>
      <w:r w:rsidR="008D4463">
        <w:t>enabled</w:t>
      </w:r>
      <w:r w:rsidR="00F01FA4">
        <w:t xml:space="preserve"> </w:t>
      </w:r>
      <w:r w:rsidR="008D4463">
        <w:t xml:space="preserve">the SARs to </w:t>
      </w:r>
      <w:r w:rsidR="00A00049">
        <w:t>enact</w:t>
      </w:r>
      <w:r w:rsidR="008D4463">
        <w:t xml:space="preserve"> a separate</w:t>
      </w:r>
      <w:r w:rsidR="00F01FA4">
        <w:t xml:space="preserve"> </w:t>
      </w:r>
      <w:r w:rsidR="00766A1D">
        <w:t>quasi-</w:t>
      </w:r>
      <w:r w:rsidR="00F01FA4">
        <w:t>constitution</w:t>
      </w:r>
      <w:r w:rsidR="008D4463">
        <w:t xml:space="preserve">, </w:t>
      </w:r>
      <w:r w:rsidR="00741050">
        <w:t xml:space="preserve">hold multiparty elections, </w:t>
      </w:r>
      <w:r w:rsidR="008D4463">
        <w:t>and</w:t>
      </w:r>
      <w:r w:rsidR="00F01FA4">
        <w:t xml:space="preserve"> </w:t>
      </w:r>
      <w:r w:rsidR="008D4463">
        <w:t>maintain their</w:t>
      </w:r>
      <w:r w:rsidR="00A00049">
        <w:t xml:space="preserve"> </w:t>
      </w:r>
      <w:r w:rsidR="00F01FA4">
        <w:t>independent judiciary</w:t>
      </w:r>
      <w:r w:rsidR="009D7422">
        <w:t>,</w:t>
      </w:r>
      <w:r w:rsidR="00082ABB">
        <w:t xml:space="preserve"> legislative</w:t>
      </w:r>
      <w:r w:rsidR="009D7422">
        <w:t xml:space="preserve"> and administrative</w:t>
      </w:r>
      <w:r w:rsidR="00F01FA4">
        <w:t xml:space="preserve"> system</w:t>
      </w:r>
      <w:r w:rsidR="00082ABB">
        <w:t>s</w:t>
      </w:r>
      <w:r w:rsidR="00A00049">
        <w:t>.</w:t>
      </w:r>
      <w:r w:rsidR="00F01FA4">
        <w:t xml:space="preserve"> </w:t>
      </w:r>
      <w:r w:rsidR="00386D01">
        <w:t>T</w:t>
      </w:r>
      <w:r w:rsidR="00A00049">
        <w:t xml:space="preserve">he Chinese central government retains control over </w:t>
      </w:r>
      <w:r w:rsidR="00F645A3">
        <w:t xml:space="preserve">government </w:t>
      </w:r>
      <w:r w:rsidR="00AD6A9A">
        <w:t>leadership</w:t>
      </w:r>
      <w:r w:rsidR="00A00049">
        <w:t xml:space="preserve">, </w:t>
      </w:r>
      <w:r w:rsidR="0040001F">
        <w:t>defence</w:t>
      </w:r>
      <w:r w:rsidR="00A00049">
        <w:t>, and</w:t>
      </w:r>
      <w:r w:rsidR="000F798B">
        <w:t xml:space="preserve"> diplomatic </w:t>
      </w:r>
      <w:r w:rsidR="00A00049">
        <w:t>issues.</w:t>
      </w:r>
    </w:p>
    <w:p w14:paraId="710C0899" w14:textId="08FC44FF" w:rsidR="00EF7D2C" w:rsidRDefault="00082ABB" w:rsidP="00E45F58">
      <w:pPr>
        <w:spacing w:line="360" w:lineRule="auto"/>
        <w:jc w:val="both"/>
      </w:pPr>
      <w:r>
        <w:tab/>
        <w:t>Hong Kong and Macao are highly developed</w:t>
      </w:r>
      <w:r w:rsidR="000E4BBF">
        <w:t>, liberal market</w:t>
      </w:r>
      <w:r>
        <w:t xml:space="preserve"> economies</w:t>
      </w:r>
      <w:r w:rsidR="00BF2076">
        <w:t xml:space="preserve"> inheriting their colonial </w:t>
      </w:r>
      <w:r w:rsidR="003B415F">
        <w:t>privileges</w:t>
      </w:r>
      <w:r>
        <w:t>, whereas</w:t>
      </w:r>
      <w:r w:rsidR="000E4BBF">
        <w:t xml:space="preserve"> </w:t>
      </w:r>
      <w:r>
        <w:t xml:space="preserve">Zhuhai and </w:t>
      </w:r>
      <w:proofErr w:type="spellStart"/>
      <w:r>
        <w:t>Sanya</w:t>
      </w:r>
      <w:proofErr w:type="spellEnd"/>
      <w:r>
        <w:t xml:space="preserve"> are </w:t>
      </w:r>
      <w:r w:rsidR="003577F6">
        <w:t xml:space="preserve">developing economies </w:t>
      </w:r>
      <w:r w:rsidR="00F645A3">
        <w:t>undergoing</w:t>
      </w:r>
      <w:r w:rsidR="003577F6">
        <w:t xml:space="preserve"> a process of market liberalization </w:t>
      </w:r>
      <w:r w:rsidR="00F645A3">
        <w:t>following</w:t>
      </w:r>
      <w:r w:rsidR="003577F6">
        <w:t xml:space="preserve"> </w:t>
      </w:r>
      <w:r w:rsidR="00BF2076">
        <w:t>the nationwide political-economic transition</w:t>
      </w:r>
      <w:r w:rsidR="00F645A3">
        <w:t xml:space="preserve"> since 1978</w:t>
      </w:r>
      <w:r>
        <w:t xml:space="preserve">. </w:t>
      </w:r>
      <w:r w:rsidR="00BF2076">
        <w:t>T</w:t>
      </w:r>
      <w:r w:rsidR="00EF7D2C">
        <w:t xml:space="preserve">he </w:t>
      </w:r>
      <w:r w:rsidR="000E4BBF">
        <w:t xml:space="preserve">Western-style </w:t>
      </w:r>
      <w:r w:rsidR="00EF7D2C">
        <w:lastRenderedPageBreak/>
        <w:t>democratic politics of the two SARs has nurtured a tradition of contesting and questioning their local governments, especially in Hong Kong</w:t>
      </w:r>
      <w:r w:rsidR="00741050">
        <w:t>,</w:t>
      </w:r>
      <w:r w:rsidR="00EF7D2C">
        <w:t xml:space="preserve"> where a decline in trust in government is detected in recent years</w:t>
      </w:r>
      <w:r w:rsidR="00B560D3">
        <w:t>,</w:t>
      </w:r>
      <w:r w:rsidR="00EF7D2C">
        <w:t xml:space="preserve"> due to </w:t>
      </w:r>
      <w:r w:rsidR="00B560D3">
        <w:t xml:space="preserve">poor governance and </w:t>
      </w:r>
      <w:r w:rsidR="00EF7D2C">
        <w:t xml:space="preserve">Beijing’s </w:t>
      </w:r>
      <w:r w:rsidR="00521AEB">
        <w:t>tightening</w:t>
      </w:r>
      <w:r w:rsidR="00EF7D2C">
        <w:t xml:space="preserve"> control </w:t>
      </w:r>
      <w:r w:rsidR="003B415F">
        <w:fldChar w:fldCharType="begin"/>
      </w:r>
      <w:r w:rsidR="003B415F">
        <w:instrText xml:space="preserve"> ADDIN EN.CITE &lt;EndNote&gt;&lt;Cite&gt;&lt;Author&gt;Fan&lt;/Author&gt;&lt;Year&gt;2019&lt;/Year&gt;&lt;RecNum&gt;60&lt;/RecNum&gt;&lt;DisplayText&gt;(Fan, 2019)&lt;/DisplayText&gt;&lt;record&gt;&lt;rec-number&gt;60&lt;/rec-number&gt;&lt;foreign-keys&gt;&lt;key app="EN" db-id="2dvrftzvdtr2s3ez2v0pw09x5a9sesva05zs" timestamp="1595758499"&gt;60&lt;/key&gt;&lt;/foreign-keys&gt;&lt;ref-type name="Journal Article"&gt;17&lt;/ref-type&gt;&lt;contributors&gt;&lt;authors&gt;&lt;author&gt;Xiang Fan&lt;/author&gt;&lt;/authors&gt;&lt;/contributors&gt;&lt;titles&gt;&lt;title&gt;Rebuilding Beijing-Hong Kong Trusts: National Security Legislation in Post-Occupy Central Era        &lt;/title&gt;&lt;secondary-title&gt;Hong Kong Journal of Legal Studies&lt;/secondary-title&gt;&lt;/titles&gt;&lt;periodical&gt;&lt;full-title&gt;Hong Kong Journal of Legal Studies&lt;/full-title&gt;&lt;/periodical&gt;&lt;pages&gt;11-134&lt;/pages&gt;&lt;volume&gt;13&lt;/volume&gt;&lt;dates&gt;&lt;year&gt;2019&lt;/year&gt;&lt;/dates&gt;&lt;urls&gt;&lt;/urls&gt;&lt;/record&gt;&lt;/Cite&gt;&lt;/EndNote&gt;</w:instrText>
      </w:r>
      <w:r w:rsidR="003B415F">
        <w:fldChar w:fldCharType="separate"/>
      </w:r>
      <w:r w:rsidR="003B415F">
        <w:rPr>
          <w:noProof/>
        </w:rPr>
        <w:t>(Fan, 2019)</w:t>
      </w:r>
      <w:r w:rsidR="003B415F">
        <w:fldChar w:fldCharType="end"/>
      </w:r>
      <w:r w:rsidR="00EF7D2C">
        <w:t xml:space="preserve">. </w:t>
      </w:r>
      <w:r w:rsidR="00F645A3">
        <w:t>Public scepticism has escalated also because of the h</w:t>
      </w:r>
      <w:r w:rsidR="00AD6A9A">
        <w:t>igher</w:t>
      </w:r>
      <w:r w:rsidR="00DE3C79">
        <w:t xml:space="preserve"> </w:t>
      </w:r>
      <w:r w:rsidR="00742436">
        <w:t>international</w:t>
      </w:r>
      <w:r w:rsidR="00DE3C79">
        <w:t xml:space="preserve"> exposure</w:t>
      </w:r>
      <w:r w:rsidR="00742436">
        <w:t xml:space="preserve"> and fewer restrictions on freedom of press and speech. On the other hand,</w:t>
      </w:r>
      <w:r w:rsidR="00B560D3">
        <w:t xml:space="preserve"> </w:t>
      </w:r>
      <w:r w:rsidR="00741050">
        <w:t>Mainland</w:t>
      </w:r>
      <w:r w:rsidR="00B560D3">
        <w:t xml:space="preserve"> cities including Zhuhai and </w:t>
      </w:r>
      <w:proofErr w:type="spellStart"/>
      <w:r w:rsidR="00B560D3">
        <w:t>Sanya</w:t>
      </w:r>
      <w:proofErr w:type="spellEnd"/>
      <w:r w:rsidR="00B560D3">
        <w:t xml:space="preserve"> </w:t>
      </w:r>
      <w:r w:rsidR="000E4BBF">
        <w:t>have</w:t>
      </w:r>
      <w:r w:rsidR="00B560D3">
        <w:t xml:space="preserve"> not </w:t>
      </w:r>
      <w:r w:rsidR="00521AEB">
        <w:t>empower</w:t>
      </w:r>
      <w:r w:rsidR="000E4BBF">
        <w:t>ed</w:t>
      </w:r>
      <w:r w:rsidR="00521AEB">
        <w:t xml:space="preserve"> their citizens to elect government leaders</w:t>
      </w:r>
      <w:r w:rsidR="00B560D3">
        <w:t xml:space="preserve">, </w:t>
      </w:r>
      <w:r w:rsidR="00742436">
        <w:t xml:space="preserve">but </w:t>
      </w:r>
      <w:r w:rsidR="00B560D3">
        <w:t>the</w:t>
      </w:r>
      <w:r w:rsidR="00521AEB">
        <w:t xml:space="preserve">re is </w:t>
      </w:r>
      <w:r w:rsidR="00B560D3">
        <w:t xml:space="preserve">a higher level of trust in government </w:t>
      </w:r>
      <w:r w:rsidR="00521AEB">
        <w:t xml:space="preserve">across the country </w:t>
      </w:r>
      <w:r w:rsidR="00B560D3">
        <w:t>than the SARs</w:t>
      </w:r>
      <w:r w:rsidR="000E4BBF">
        <w:t>.</w:t>
      </w:r>
      <w:r w:rsidR="00521AEB">
        <w:t xml:space="preserve"> </w:t>
      </w:r>
      <w:r w:rsidR="00BA0FB0">
        <w:t xml:space="preserve">The </w:t>
      </w:r>
      <w:r w:rsidR="00DE3C79">
        <w:t>successful transition of China</w:t>
      </w:r>
      <w:r w:rsidR="00DE3C79" w:rsidRPr="00DE3C79">
        <w:t xml:space="preserve"> </w:t>
      </w:r>
      <w:r w:rsidR="00DE3C79">
        <w:t xml:space="preserve">from a planned economy in crisis to a </w:t>
      </w:r>
      <w:r w:rsidR="00AD6A9A">
        <w:t xml:space="preserve">thriving </w:t>
      </w:r>
      <w:r w:rsidR="00DE3C79">
        <w:t>market economy has stabilised its citizens’ confidence in the state.</w:t>
      </w:r>
      <w:r w:rsidR="00DE3C79" w:rsidRPr="00DE3C79">
        <w:t xml:space="preserve"> </w:t>
      </w:r>
      <w:r w:rsidR="00DE3C79">
        <w:t xml:space="preserve">Although there are signs of change </w:t>
      </w:r>
      <w:r w:rsidR="003B415F">
        <w:fldChar w:fldCharType="begin"/>
      </w:r>
      <w:r w:rsidR="003B415F">
        <w:instrText xml:space="preserve"> ADDIN EN.CITE &lt;EndNote&gt;&lt;Cite&gt;&lt;Author&gt;Li&lt;/Author&gt;&lt;Year&gt;2013&lt;/Year&gt;&lt;RecNum&gt;1764&lt;/RecNum&gt;&lt;DisplayText&gt;(Li, 2013, 2020)&lt;/DisplayText&gt;&lt;record&gt;&lt;rec-number&gt;1764&lt;/rec-number&gt;&lt;foreign-keys&gt;&lt;key app="EN" db-id="e5wp0fapdsdtrmefd96vazdmdae9zrapftdv" timestamp="1432201115"&gt;1764&lt;/key&gt;&lt;/foreign-keys&gt;&lt;ref-type name="Journal Article"&gt;17&lt;/ref-type&gt;&lt;contributors&gt;&lt;authors&gt;&lt;author&gt;Li, Lianjiang&lt;/author&gt;&lt;/authors&gt;&lt;/contributors&gt;&lt;titles&gt;&lt;title&gt;The Magnitude and Resilience of Trust in the Center: Evidence from Interviews with Petitioners in Beijing and a Local Survey in Rural China&lt;/title&gt;&lt;secondary-title&gt;Modern China&lt;/secondary-title&gt;&lt;/titles&gt;&lt;periodical&gt;&lt;full-title&gt;Modern China&lt;/full-title&gt;&lt;/periodical&gt;&lt;pages&gt;3-36&lt;/pages&gt;&lt;volume&gt;39&lt;/volume&gt;&lt;number&gt;1&lt;/number&gt;&lt;dates&gt;&lt;year&gt;2013&lt;/year&gt;&lt;pub-dates&gt;&lt;date&gt;January 1, 2013&lt;/date&gt;&lt;/pub-dates&gt;&lt;/dates&gt;&lt;urls&gt;&lt;related-urls&gt;&lt;url&gt;http://mcx.sagepub.com/content/39/1/3.abstract&lt;/url&gt;&lt;/related-urls&gt;&lt;/urls&gt;&lt;electronic-resource-num&gt;10.1177/0097700412450661&lt;/electronic-resource-num&gt;&lt;/record&gt;&lt;/Cite&gt;&lt;Cite&gt;&lt;Author&gt;Li&lt;/Author&gt;&lt;Year&gt;2020&lt;/Year&gt;&lt;RecNum&gt;2245&lt;/RecNum&gt;&lt;record&gt;&lt;rec-number&gt;2245&lt;/rec-number&gt;&lt;foreign-keys&gt;&lt;key app="EN" db-id="e5wp0fapdsdtrmefd96vazdmdae9zrapftdv" timestamp="1595758581"&gt;2245&lt;/key&gt;&lt;/foreign-keys&gt;&lt;ref-type name="Journal Article"&gt;17&lt;/ref-type&gt;&lt;contributors&gt;&lt;authors&gt;&lt;author&gt;Li, Lianjiang&lt;/author&gt;&lt;/authors&gt;&lt;/contributors&gt;&lt;titles&gt;&lt;title&gt;Distrust in Government and Preference for Regime Change in China&lt;/title&gt;&lt;secondary-title&gt;Political Studies&lt;/secondary-title&gt;&lt;/titles&gt;&lt;periodical&gt;&lt;full-title&gt;Political Studies&lt;/full-title&gt;&lt;/periodical&gt;&lt;keywords&gt;&lt;keyword&gt;trust in government,system support,trust in commitment,support for democracy,China&lt;/keyword&gt;&lt;/keywords&gt;&lt;dates&gt;&lt;year&gt;2020&lt;/year&gt;&lt;/dates&gt;&lt;urls&gt;&lt;related-urls&gt;&lt;url&gt;https://journals.sagepub.com/doi/abs/10.1177/0032321719892166&lt;/url&gt;&lt;/related-urls&gt;&lt;/urls&gt;&lt;electronic-resource-num&gt;10.1177/0032321719892166&lt;/electronic-resource-num&gt;&lt;/record&gt;&lt;/Cite&gt;&lt;/EndNote&gt;</w:instrText>
      </w:r>
      <w:r w:rsidR="003B415F">
        <w:fldChar w:fldCharType="separate"/>
      </w:r>
      <w:r w:rsidR="003B415F">
        <w:rPr>
          <w:noProof/>
        </w:rPr>
        <w:t>(Li, 2013, 2020)</w:t>
      </w:r>
      <w:r w:rsidR="003B415F">
        <w:fldChar w:fldCharType="end"/>
      </w:r>
      <w:r w:rsidR="00DE3C79">
        <w:t xml:space="preserve">, the ruling party’s carefully crafted communication </w:t>
      </w:r>
      <w:r w:rsidR="00795150">
        <w:t>strategies</w:t>
      </w:r>
      <w:r w:rsidR="00DE3C79">
        <w:t xml:space="preserve"> and </w:t>
      </w:r>
      <w:r w:rsidR="00795150">
        <w:t>the ability to</w:t>
      </w:r>
      <w:r w:rsidR="00DE3C79">
        <w:t xml:space="preserve"> </w:t>
      </w:r>
      <w:r w:rsidR="00795150">
        <w:t>mobilize</w:t>
      </w:r>
      <w:r w:rsidR="00DE3C79">
        <w:t xml:space="preserve"> popular </w:t>
      </w:r>
      <w:r w:rsidR="00DE3C79" w:rsidRPr="00DE3C79">
        <w:t>patrioti</w:t>
      </w:r>
      <w:r w:rsidR="00DE3C79">
        <w:t xml:space="preserve">sm have consolidated the public support. </w:t>
      </w:r>
    </w:p>
    <w:p w14:paraId="32C8AD43" w14:textId="33735975" w:rsidR="00F34F60" w:rsidRDefault="00BF2076" w:rsidP="00E45F58">
      <w:pPr>
        <w:spacing w:line="360" w:lineRule="auto"/>
        <w:jc w:val="both"/>
      </w:pPr>
      <w:r>
        <w:tab/>
      </w:r>
      <w:r w:rsidR="00795150">
        <w:t xml:space="preserve">Our </w:t>
      </w:r>
      <w:r w:rsidR="00AD6A9A">
        <w:t>study</w:t>
      </w:r>
      <w:r w:rsidR="00BB69B7">
        <w:t xml:space="preserve"> involve</w:t>
      </w:r>
      <w:r w:rsidR="00AD6A9A">
        <w:t>s</w:t>
      </w:r>
      <w:r w:rsidR="00BB69B7">
        <w:t xml:space="preserve"> questionnaire surveys at </w:t>
      </w:r>
      <w:r w:rsidR="00795150">
        <w:t xml:space="preserve">various locations </w:t>
      </w:r>
      <w:r w:rsidR="00386D01">
        <w:t>listed</w:t>
      </w:r>
      <w:r w:rsidR="00795150">
        <w:t xml:space="preserve"> in Table 2.</w:t>
      </w:r>
      <w:r w:rsidR="00BB69B7">
        <w:t xml:space="preserve"> The surveys were administered to operators </w:t>
      </w:r>
      <w:r w:rsidR="008D36F6">
        <w:t xml:space="preserve">of micro and small businesses, </w:t>
      </w:r>
      <w:r w:rsidR="00BB69B7">
        <w:t>because their</w:t>
      </w:r>
      <w:r w:rsidR="008D36F6">
        <w:t xml:space="preserve"> business pragmatism and</w:t>
      </w:r>
      <w:r w:rsidR="00BB69B7">
        <w:t xml:space="preserve"> </w:t>
      </w:r>
      <w:r w:rsidR="0045349F">
        <w:t>focus on immediate economic</w:t>
      </w:r>
      <w:r w:rsidR="00BB69B7">
        <w:t xml:space="preserve"> interest</w:t>
      </w:r>
      <w:r w:rsidR="0045349F">
        <w:t>s</w:t>
      </w:r>
      <w:r w:rsidR="00BB69B7">
        <w:t xml:space="preserve"> </w:t>
      </w:r>
      <w:r w:rsidR="008D36F6">
        <w:t xml:space="preserve">is </w:t>
      </w:r>
      <w:r w:rsidR="00F645A3">
        <w:t>conducive</w:t>
      </w:r>
      <w:r w:rsidR="00BB69B7">
        <w:t xml:space="preserve"> </w:t>
      </w:r>
      <w:r w:rsidR="008D36F6">
        <w:t>for testing the effects of calculative trust, which emphasizes instrumental relationships</w:t>
      </w:r>
      <w:r w:rsidR="00741050">
        <w:t xml:space="preserve"> with </w:t>
      </w:r>
      <w:r w:rsidR="00AD6A9A">
        <w:t>authorities</w:t>
      </w:r>
      <w:r w:rsidR="008D36F6">
        <w:t xml:space="preserve">. We selected </w:t>
      </w:r>
      <w:r w:rsidR="000138A4">
        <w:t xml:space="preserve">retail </w:t>
      </w:r>
      <w:r w:rsidR="008D36F6">
        <w:t xml:space="preserve">businesses from tourist destinations in order to </w:t>
      </w:r>
      <w:r w:rsidR="005B0BC2">
        <w:t>control</w:t>
      </w:r>
      <w:r w:rsidR="008D36F6">
        <w:t xml:space="preserve"> </w:t>
      </w:r>
      <w:r w:rsidR="005B0BC2">
        <w:t xml:space="preserve">sample </w:t>
      </w:r>
      <w:r w:rsidR="000138A4">
        <w:t>variations in</w:t>
      </w:r>
      <w:r w:rsidR="008D36F6">
        <w:t xml:space="preserve"> business type</w:t>
      </w:r>
      <w:r w:rsidR="00DD79F2">
        <w:t xml:space="preserve"> and</w:t>
      </w:r>
      <w:r w:rsidR="008D36F6">
        <w:t xml:space="preserve"> </w:t>
      </w:r>
      <w:r w:rsidR="005B0BC2">
        <w:t>c</w:t>
      </w:r>
      <w:r w:rsidR="00D7194D">
        <w:t>ustomer</w:t>
      </w:r>
      <w:r w:rsidR="005B0BC2">
        <w:t xml:space="preserve"> base,</w:t>
      </w:r>
      <w:r w:rsidR="000138A4">
        <w:t xml:space="preserve"> there</w:t>
      </w:r>
      <w:r w:rsidR="005B0BC2">
        <w:t>by</w:t>
      </w:r>
      <w:r w:rsidR="000138A4">
        <w:t xml:space="preserve"> </w:t>
      </w:r>
      <w:r w:rsidR="005B0BC2">
        <w:t>increasing</w:t>
      </w:r>
      <w:r w:rsidR="000138A4">
        <w:t xml:space="preserve"> consistency</w:t>
      </w:r>
      <w:r w:rsidR="008D36F6">
        <w:t xml:space="preserve">. </w:t>
      </w:r>
      <w:r w:rsidR="001E63C1">
        <w:t>These businesses</w:t>
      </w:r>
      <w:r w:rsidR="0005117D">
        <w:t xml:space="preserve"> </w:t>
      </w:r>
      <w:r w:rsidR="00DD79F2">
        <w:t>operate</w:t>
      </w:r>
      <w:r w:rsidR="0005117D">
        <w:t>d</w:t>
      </w:r>
      <w:r w:rsidR="00DD79F2">
        <w:t xml:space="preserve"> in </w:t>
      </w:r>
      <w:r w:rsidR="00BB69B7">
        <w:t xml:space="preserve">central urban suburbs in Macao and </w:t>
      </w:r>
      <w:proofErr w:type="spellStart"/>
      <w:r w:rsidR="00BB69B7">
        <w:t>Sanya</w:t>
      </w:r>
      <w:proofErr w:type="spellEnd"/>
      <w:r w:rsidR="00BB69B7">
        <w:t xml:space="preserve">, and </w:t>
      </w:r>
      <w:r w:rsidR="00DD79F2">
        <w:t xml:space="preserve">island rural </w:t>
      </w:r>
      <w:r w:rsidR="00BB69B7">
        <w:t>communities</w:t>
      </w:r>
      <w:r w:rsidR="00795150">
        <w:t xml:space="preserve"> </w:t>
      </w:r>
      <w:r w:rsidR="00BB69B7">
        <w:t>at</w:t>
      </w:r>
      <w:r w:rsidR="00DD79F2">
        <w:t xml:space="preserve"> the</w:t>
      </w:r>
      <w:r w:rsidR="00BB69B7">
        <w:t xml:space="preserve"> territorial edges of Hong Kong and Zhuhai</w:t>
      </w:r>
      <w:r w:rsidR="00DD79F2">
        <w:t>.</w:t>
      </w:r>
      <w:r w:rsidR="00BB69B7">
        <w:t xml:space="preserve"> </w:t>
      </w:r>
      <w:r w:rsidR="00DD79F2">
        <w:t xml:space="preserve">The differences in </w:t>
      </w:r>
      <w:r w:rsidR="00F34F60">
        <w:t xml:space="preserve">tourism </w:t>
      </w:r>
      <w:r w:rsidR="00DD79F2">
        <w:t xml:space="preserve">style </w:t>
      </w:r>
      <w:r w:rsidR="00F34F60">
        <w:t xml:space="preserve">and scale </w:t>
      </w:r>
      <w:r w:rsidR="00DD79F2">
        <w:t>are outlined in Table 2</w:t>
      </w:r>
      <w:r w:rsidR="00F34F60">
        <w:t>, which shows a balance of geographical and economic characteristics between the SARs and the Mainland cities</w:t>
      </w:r>
      <w:r w:rsidR="00DD79F2">
        <w:t xml:space="preserve">. </w:t>
      </w:r>
      <w:r w:rsidR="00752B13">
        <w:t>All of the</w:t>
      </w:r>
      <w:r w:rsidR="00741050">
        <w:t xml:space="preserve">m are </w:t>
      </w:r>
      <w:r w:rsidR="00752B13">
        <w:t xml:space="preserve">located in a </w:t>
      </w:r>
      <w:r w:rsidR="00AE73BB">
        <w:t>hazard-prone region</w:t>
      </w:r>
      <w:r w:rsidR="00752B13">
        <w:t xml:space="preserve"> off </w:t>
      </w:r>
      <w:r w:rsidR="00752B13" w:rsidRPr="00752B13">
        <w:t>Luzon Strait</w:t>
      </w:r>
      <w:r w:rsidR="00752B13">
        <w:t xml:space="preserve">, </w:t>
      </w:r>
      <w:r w:rsidR="00F34F60">
        <w:t xml:space="preserve">exposed to </w:t>
      </w:r>
      <w:r w:rsidR="008047F0">
        <w:t>unstable systems of</w:t>
      </w:r>
      <w:r w:rsidR="00F34F60">
        <w:t xml:space="preserve"> </w:t>
      </w:r>
      <w:r w:rsidR="00C56D2A">
        <w:t>tropical cyclone</w:t>
      </w:r>
      <w:r w:rsidR="00F34F60">
        <w:t xml:space="preserve"> and storm surge</w:t>
      </w:r>
      <w:r w:rsidR="008047F0">
        <w:t>s</w:t>
      </w:r>
      <w:r w:rsidR="0005117D" w:rsidRPr="0005117D">
        <w:t xml:space="preserve"> </w:t>
      </w:r>
      <w:r w:rsidR="0005117D">
        <w:t xml:space="preserve">exacerbated by </w:t>
      </w:r>
      <w:r w:rsidR="007C7EDC">
        <w:t>climate change</w:t>
      </w:r>
      <w:r w:rsidR="00752B13">
        <w:t>.</w:t>
      </w:r>
      <w:r w:rsidR="00F34F60">
        <w:t xml:space="preserve"> </w:t>
      </w:r>
    </w:p>
    <w:p w14:paraId="5ACD90FE" w14:textId="251423CE" w:rsidR="009E60DC" w:rsidRDefault="00752B13" w:rsidP="00E45F58">
      <w:pPr>
        <w:spacing w:line="360" w:lineRule="auto"/>
        <w:ind w:firstLine="720"/>
        <w:jc w:val="both"/>
      </w:pPr>
      <w:r>
        <w:t xml:space="preserve">The two SARs </w:t>
      </w:r>
      <w:r w:rsidR="008047F0">
        <w:t>are victims of recent extreme weather events</w:t>
      </w:r>
      <w:r>
        <w:t xml:space="preserve">. </w:t>
      </w:r>
      <w:r w:rsidR="009A0920">
        <w:t xml:space="preserve">Typhoon </w:t>
      </w:r>
      <w:proofErr w:type="spellStart"/>
      <w:r w:rsidR="009A0920">
        <w:t>Hato</w:t>
      </w:r>
      <w:proofErr w:type="spellEnd"/>
      <w:r w:rsidR="009A0920">
        <w:t xml:space="preserve"> and Typhoon </w:t>
      </w:r>
      <w:proofErr w:type="spellStart"/>
      <w:r w:rsidR="009A0920">
        <w:t>Mangkhut</w:t>
      </w:r>
      <w:proofErr w:type="spellEnd"/>
      <w:r w:rsidR="009A0920">
        <w:t xml:space="preserve">, both </w:t>
      </w:r>
      <w:proofErr w:type="spellStart"/>
      <w:r w:rsidR="009A0920">
        <w:t>catagorized</w:t>
      </w:r>
      <w:proofErr w:type="spellEnd"/>
      <w:r w:rsidR="009A0920">
        <w:t xml:space="preserve"> as Signal 10 (the highest intensity in the SARs’ typhoon warning systems), severely impacted the </w:t>
      </w:r>
      <w:r w:rsidR="009A5F16">
        <w:t>cities</w:t>
      </w:r>
      <w:r w:rsidR="009A0920">
        <w:t xml:space="preserve">. Typhoon </w:t>
      </w:r>
      <w:proofErr w:type="spellStart"/>
      <w:r w:rsidR="009A0920">
        <w:t>Hato</w:t>
      </w:r>
      <w:proofErr w:type="spellEnd"/>
      <w:r w:rsidR="009A0920">
        <w:t xml:space="preserve"> devastated </w:t>
      </w:r>
      <w:r w:rsidR="00BF46CF">
        <w:t>Macao in August 2017</w:t>
      </w:r>
      <w:r w:rsidR="009A0920">
        <w:t>, bringing st</w:t>
      </w:r>
      <w:r w:rsidR="00BF46CF" w:rsidRPr="00BF46CF">
        <w:t>orm surge</w:t>
      </w:r>
      <w:r w:rsidR="009A0920">
        <w:t>s</w:t>
      </w:r>
      <w:r w:rsidR="00BF46CF" w:rsidRPr="00BF46CF">
        <w:t xml:space="preserve"> </w:t>
      </w:r>
      <w:r w:rsidR="009A0920">
        <w:t xml:space="preserve">and creating a 2.25 m flood </w:t>
      </w:r>
      <w:r w:rsidR="00BF46CF" w:rsidRPr="00BF46CF">
        <w:t>in downtown Macao</w:t>
      </w:r>
      <w:r w:rsidR="003B415F">
        <w:fldChar w:fldCharType="begin">
          <w:fldData xml:space="preserve">PEVuZE5vdGU+PENpdGUgSGlkZGVuPSIxIj48QXV0aG9yPlRha2FnaTwvQXV0aG9yPjxZZWFyPjIw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</w:fldData>
        </w:fldChar>
      </w:r>
      <w:r w:rsidR="003B415F">
        <w:instrText xml:space="preserve"> ADDIN EN.CITE </w:instrText>
      </w:r>
      <w:r w:rsidR="003B415F">
        <w:fldChar w:fldCharType="begin">
          <w:fldData xml:space="preserve">PEVuZE5vdGU+PENpdGUgSGlkZGVuPSIxIj48QXV0aG9yPlRha2FnaTwvQXV0aG9yPjxZZWFyPjIw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</w:fldData>
        </w:fldChar>
      </w:r>
      <w:r w:rsidR="003B415F">
        <w:instrText xml:space="preserve"> ADDIN EN.CITE.DATA </w:instrText>
      </w:r>
      <w:r w:rsidR="003B415F">
        <w:fldChar w:fldCharType="end"/>
      </w:r>
      <w:r w:rsidR="003B415F">
        <w:fldChar w:fldCharType="end"/>
      </w:r>
      <w:r w:rsidR="00BF46CF" w:rsidRPr="00BF46CF">
        <w:t xml:space="preserve"> (Takagi et al., 2018</w:t>
      </w:r>
      <w:r w:rsidR="007F0C7F">
        <w:t>, 2019</w:t>
      </w:r>
      <w:r w:rsidR="00BF46CF" w:rsidRPr="00BF46CF">
        <w:t xml:space="preserve">). </w:t>
      </w:r>
      <w:r w:rsidR="008047F0">
        <w:t>The city of 0.6</w:t>
      </w:r>
      <w:r w:rsidR="000527F8">
        <w:t>7</w:t>
      </w:r>
      <w:r w:rsidR="008047F0">
        <w:t xml:space="preserve"> million people was unprepared for </w:t>
      </w:r>
      <w:r w:rsidR="009A0920">
        <w:t>the disaster</w:t>
      </w:r>
      <w:r w:rsidR="008047F0">
        <w:t>, which eventually</w:t>
      </w:r>
      <w:r w:rsidR="008047F0" w:rsidRPr="00BF46CF">
        <w:t xml:space="preserve"> </w:t>
      </w:r>
      <w:r w:rsidR="009A5F16">
        <w:t>claimed</w:t>
      </w:r>
      <w:r w:rsidR="008047F0" w:rsidRPr="00BF46CF">
        <w:t xml:space="preserve"> 10 </w:t>
      </w:r>
      <w:r w:rsidR="009A5F16">
        <w:t xml:space="preserve">lives </w:t>
      </w:r>
      <w:r w:rsidR="008047F0">
        <w:t xml:space="preserve">and is remembered </w:t>
      </w:r>
      <w:r w:rsidR="00BF46CF" w:rsidRPr="00BF46CF">
        <w:t xml:space="preserve">as the most severe </w:t>
      </w:r>
      <w:r w:rsidR="009A5F16">
        <w:t>typhoon</w:t>
      </w:r>
      <w:r w:rsidR="00BF46CF" w:rsidRPr="00BF46CF">
        <w:t xml:space="preserve"> that Macao had encountered in more than 50 years </w:t>
      </w:r>
      <w:r w:rsidR="003B415F">
        <w:fldChar w:fldCharType="begin"/>
      </w:r>
      <w:r w:rsidR="003B415F">
        <w:instrText xml:space="preserve"> ADDIN EN.CITE &lt;EndNote&gt;&lt;Cite&gt;&lt;Author&gt;Ng&lt;/Author&gt;&lt;Year&gt;2017&lt;/Year&gt;&lt;RecNum&gt;29&lt;/RecNum&gt;&lt;DisplayText&gt;(Ng, 2017)&lt;/DisplayText&gt;&lt;record&gt;&lt;rec-number&gt;29&lt;/rec-number&gt;&lt;foreign-keys&gt;&lt;key app="EN" db-id="2dvrftzvdtr2s3ez2v0pw09x5a9sesva05zs" timestamp="1527731287"&gt;29&lt;/key&gt;&lt;/foreign-keys&gt;&lt;ref-type name="Newspaper Article"&gt;23&lt;/ref-type&gt;&lt;contributors&gt;&lt;authors&gt;&lt;author&gt;Kang-chung Ng&lt;/author&gt;&lt;/authors&gt;&lt;/contributors&gt;&lt;titles&gt;&lt;title&gt;Macau suffers US$1.42 billion economic loss in wake of Typhoon Hato&lt;/title&gt;&lt;secondary-title&gt;South China Morning Post. 7 September. Available at http://www.scmp.com/news/hong-kong/economy/article/2110077/macau-suffers-us142-billion-economic-loss-wake-typhoon-hato&lt;/secondary-title&gt;&lt;/titles&gt;&lt;dates&gt;&lt;year&gt;2017&lt;/year&gt;&lt;/dates&gt;&lt;pub-location&gt;Hong Kong&lt;/pub-location&gt;&lt;urls&gt;&lt;/urls&gt;&lt;/record&gt;&lt;/Cite&gt;&lt;/EndNote&gt;</w:instrText>
      </w:r>
      <w:r w:rsidR="003B415F">
        <w:fldChar w:fldCharType="separate"/>
      </w:r>
      <w:r w:rsidR="003B415F">
        <w:rPr>
          <w:noProof/>
        </w:rPr>
        <w:t>(Ng, 2017)</w:t>
      </w:r>
      <w:r w:rsidR="003B415F">
        <w:fldChar w:fldCharType="end"/>
      </w:r>
      <w:r w:rsidR="00BF46CF" w:rsidRPr="00BF46CF">
        <w:t xml:space="preserve">. </w:t>
      </w:r>
      <w:r w:rsidR="00BF46CF">
        <w:t>The public was outraged by the incompetence of the Macao government</w:t>
      </w:r>
      <w:r w:rsidR="00C10E31">
        <w:t>,</w:t>
      </w:r>
      <w:r w:rsidR="00BF46CF">
        <w:t xml:space="preserve"> prompt</w:t>
      </w:r>
      <w:r w:rsidR="00C10E31">
        <w:t>ing</w:t>
      </w:r>
      <w:r w:rsidR="00BF46CF">
        <w:t xml:space="preserve"> an independent investigation into bureaucratic</w:t>
      </w:r>
      <w:r w:rsidR="00DE4FEC">
        <w:t xml:space="preserve"> mismanagement</w:t>
      </w:r>
      <w:r w:rsidR="00BF46CF">
        <w:t xml:space="preserve"> </w:t>
      </w:r>
      <w:r w:rsidR="003B415F">
        <w:fldChar w:fldCharType="begin"/>
      </w:r>
      <w:r w:rsidR="003B415F">
        <w:instrText xml:space="preserve"> ADDIN EN.CITE &lt;EndNote&gt;&lt;Cite&gt;&lt;Author&gt;Takagi&lt;/Author&gt;&lt;Year&gt;2019&lt;/Year&gt;&lt;RecNum&gt;61&lt;/RecNum&gt;&lt;DisplayText&gt;(Chan et al., 2018; Takagi et al., 2019)&lt;/DisplayText&gt;&lt;record&gt;&lt;rec-number&gt;61&lt;/rec-number&gt;&lt;foreign-keys&gt;&lt;key app="EN" db-id="2dvrftzvdtr2s3ez2v0pw09x5a9sesva05zs" timestamp="1595758675"&gt;61&lt;/key&gt;&lt;/foreign-keys&gt;&lt;ref-type name="Journal Article"&gt;17&lt;/ref-type&gt;&lt;contributors&gt;&lt;authors&gt;&lt;author&gt;Takagi, Hiroshi&lt;/author&gt;&lt;author&gt;Yi, Xiong&lt;/author&gt;&lt;author&gt;Fan, Jinghui&lt;/author&gt;&lt;/authors&gt;&lt;/contributors&gt;&lt;titles&gt;&lt;title&gt;Public perception of typhoon signals and response in Macau: did disaster response improve between the 2017 Hato and 2018 Mangkhut typhoons?&lt;/title&gt;&lt;secondary-title&gt;Georisk: Assessment and Management of Risk for Engineered Systems and Geohazards&lt;/secondary-title&gt;&lt;/titles&gt;&lt;periodical&gt;&lt;full-title&gt;Georisk: Assessment and Management of Risk for Engineered Systems and Geohazards&lt;/full-title&gt;&lt;/periodical&gt;&lt;pages&gt;1-7&lt;/pages&gt;&lt;dates&gt;&lt;year&gt;2019&lt;/year&gt;&lt;/dates&gt;&lt;publisher&gt;Taylor &amp;amp; Francis&lt;/publisher&gt;&lt;isbn&gt;1749-9518&lt;/isbn&gt;&lt;urls&gt;&lt;related-urls&gt;&lt;url&gt;https://doi.org/10.1080/17499518.2019.1676453&lt;/url&gt;&lt;/related-urls&gt;&lt;/urls&gt;&lt;electronic-resource-num&gt;10.1080/17499518.2019.1676453&lt;/electronic-resource-num&gt;&lt;/record&gt;&lt;/Cite&gt;&lt;Cite&gt;&lt;Author&gt;Chan&lt;/Author&gt;&lt;Year&gt;2018&lt;/Year&gt;&lt;RecNum&gt;62&lt;/RecNum&gt;&lt;record&gt;&lt;rec-number&gt;62&lt;/rec-number&gt;&lt;foreign-keys&gt;&lt;key app="EN" db-id="2dvrftzvdtr2s3ez2v0pw09x5a9sesva05zs" timestamp="1595758938"&gt;62&lt;/key&gt;&lt;/foreign-keys&gt;&lt;ref-type name="Journal Article"&gt;17&lt;/ref-type&gt;&lt;contributors&gt;&lt;authors&gt;&lt;author&gt;Chan, Kin-Sun&lt;/author&gt;&lt;author&gt;Zheng, Zhong-xing&lt;/author&gt;&lt;author&gt;Gong, Rui-lin&lt;/author&gt;&lt;/authors&gt;&lt;/contributors&gt;&lt;titles&gt;&lt;title&gt;A Study on Crisis Management of Typhoon Hato in Macau&lt;/title&gt;&lt;secondary-title&gt;Journalism and Mass Communication&lt;/secondary-title&gt;&lt;/titles&gt;&lt;periodical&gt;&lt;full-title&gt;Journalism and Mass Communication&lt;/full-title&gt;&lt;/periodical&gt;&lt;pages&gt;1-12&lt;/pages&gt;&lt;volume&gt;8&lt;/volume&gt;&lt;number&gt;1&lt;/number&gt;&lt;dates&gt;&lt;year&gt;2018&lt;/year&gt;&lt;/dates&gt;&lt;urls&gt;&lt;/urls&gt;&lt;/record&gt;&lt;/Cite&gt;&lt;/EndNote&gt;</w:instrText>
      </w:r>
      <w:r w:rsidR="003B415F">
        <w:fldChar w:fldCharType="separate"/>
      </w:r>
      <w:r w:rsidR="003B415F">
        <w:rPr>
          <w:noProof/>
        </w:rPr>
        <w:t>(Chan et al., 2018; Takagi et al., 2019)</w:t>
      </w:r>
      <w:r w:rsidR="003B415F">
        <w:fldChar w:fldCharType="end"/>
      </w:r>
      <w:r w:rsidR="00BF46CF">
        <w:t>.</w:t>
      </w:r>
      <w:r w:rsidR="009E60DC">
        <w:t xml:space="preserve"> </w:t>
      </w:r>
      <w:r w:rsidR="009A0920">
        <w:t xml:space="preserve">Typhoon </w:t>
      </w:r>
      <w:proofErr w:type="spellStart"/>
      <w:r w:rsidR="009E60DC">
        <w:t>Hato</w:t>
      </w:r>
      <w:proofErr w:type="spellEnd"/>
      <w:r w:rsidR="009E60DC">
        <w:t xml:space="preserve"> and </w:t>
      </w:r>
      <w:r w:rsidR="009A0920">
        <w:t>earlier</w:t>
      </w:r>
      <w:r w:rsidR="00BF46CF">
        <w:t xml:space="preserve"> </w:t>
      </w:r>
      <w:r w:rsidR="007F0C7F">
        <w:t>extreme events (</w:t>
      </w:r>
      <w:r w:rsidR="009A5F16">
        <w:t>e.g.,</w:t>
      </w:r>
      <w:r w:rsidR="007F0C7F">
        <w:t xml:space="preserve"> </w:t>
      </w:r>
      <w:r w:rsidR="009A0920" w:rsidRPr="009A0920">
        <w:t xml:space="preserve">Typhoon </w:t>
      </w:r>
      <w:proofErr w:type="spellStart"/>
      <w:r w:rsidR="009A0920" w:rsidRPr="009A0920">
        <w:t>Hagupit</w:t>
      </w:r>
      <w:proofErr w:type="spellEnd"/>
      <w:r w:rsidR="009A5F16" w:rsidRPr="009A5F16">
        <w:t xml:space="preserve"> </w:t>
      </w:r>
      <w:r w:rsidR="009A5F16">
        <w:t>in 2008</w:t>
      </w:r>
      <w:r w:rsidR="007F0C7F">
        <w:t>)</w:t>
      </w:r>
      <w:r w:rsidR="00AD7554">
        <w:t xml:space="preserve"> have proven </w:t>
      </w:r>
      <w:r w:rsidR="007B13DF">
        <w:t>the</w:t>
      </w:r>
      <w:r w:rsidR="009E60DC">
        <w:t xml:space="preserve"> outlying islands of</w:t>
      </w:r>
      <w:r w:rsidR="007B13DF">
        <w:t xml:space="preserve"> Hong Kong</w:t>
      </w:r>
      <w:r w:rsidR="00AD7554">
        <w:t xml:space="preserve"> </w:t>
      </w:r>
      <w:r w:rsidR="007B13DF">
        <w:t xml:space="preserve">to be </w:t>
      </w:r>
      <w:r w:rsidR="009E60DC">
        <w:t>highly</w:t>
      </w:r>
      <w:r w:rsidR="00AD7554">
        <w:t xml:space="preserve"> vulnerable</w:t>
      </w:r>
      <w:r w:rsidR="007B13DF">
        <w:t xml:space="preserve"> to climate change</w:t>
      </w:r>
      <w:r w:rsidR="00AD7554">
        <w:t xml:space="preserve"> impacts</w:t>
      </w:r>
      <w:r w:rsidR="007B13DF">
        <w:t xml:space="preserve"> </w:t>
      </w:r>
      <w:r w:rsidR="00BE1E70">
        <w:fldChar w:fldCharType="begin"/>
      </w:r>
      <w:r w:rsidR="00BE1E70">
        <w:instrText xml:space="preserve"> ADDIN EN.CITE &lt;EndNote&gt;&lt;Cite&gt;&lt;Author&gt;Environment Bureau&lt;/Author&gt;&lt;Year&gt;2015&lt;/Year&gt;&lt;RecNum&gt;1850&lt;/RecNum&gt;&lt;DisplayText&gt;(Environment Bureau, 2015)&lt;/DisplayText&gt;&lt;record&gt;&lt;rec-number&gt;1850&lt;/rec-number&gt;&lt;foreign-keys&gt;&lt;key app="EN" db-id="e5wp0fapdsdtrmefd96vazdmdae9zrapftdv" timestamp="1468999568"&gt;1850&lt;/key&gt;&lt;/foreign-keys&gt;&lt;ref-type name="Report"&gt;27&lt;/ref-type&gt;&lt;contributors&gt;&lt;authors&gt;&lt;author&gt;Environment Bureau,&lt;/author&gt;&lt;/authors&gt;&lt;/contributors&gt;&lt;titles&gt;&lt;title&gt;Hong Kong Climate Change Report 2015&lt;/title&gt;&lt;/titles&gt;&lt;dates&gt;&lt;year&gt;2015&lt;/year&gt;&lt;/dates&gt;&lt;pub-location&gt;Hong Kong&lt;/pub-location&gt;&lt;publisher&gt;Environment Bureau&lt;/publisher&gt;&lt;urls&gt;&lt;/urls&gt;&lt;/record&gt;&lt;/Cite&gt;&lt;/EndNote&gt;</w:instrText>
      </w:r>
      <w:r w:rsidR="00BE1E70">
        <w:fldChar w:fldCharType="separate"/>
      </w:r>
      <w:r w:rsidR="00BE1E70">
        <w:rPr>
          <w:noProof/>
        </w:rPr>
        <w:t>(Environment Bureau, 2015)</w:t>
      </w:r>
      <w:r w:rsidR="00BE1E70">
        <w:fldChar w:fldCharType="end"/>
      </w:r>
      <w:r w:rsidR="007B13DF">
        <w:t xml:space="preserve">. </w:t>
      </w:r>
      <w:r w:rsidR="0079201E">
        <w:t xml:space="preserve">In low-lying locations such as Tai O, the recurrence of </w:t>
      </w:r>
      <w:r w:rsidR="008823DD">
        <w:t>coastal</w:t>
      </w:r>
      <w:r w:rsidR="0079201E">
        <w:t xml:space="preserve"> inundation has </w:t>
      </w:r>
      <w:r w:rsidR="00655338">
        <w:t>caused considerate damage and disruptions, and</w:t>
      </w:r>
      <w:r w:rsidR="0079201E">
        <w:t xml:space="preserve"> public official</w:t>
      </w:r>
      <w:r w:rsidR="00C10E31">
        <w:t>s</w:t>
      </w:r>
      <w:r w:rsidR="00655338">
        <w:t xml:space="preserve"> have come under criticism</w:t>
      </w:r>
      <w:r w:rsidR="0079201E">
        <w:t xml:space="preserve"> </w:t>
      </w:r>
      <w:r w:rsidR="00BE1E70">
        <w:fldChar w:fldCharType="begin"/>
      </w:r>
      <w:r w:rsidR="00BE1E70">
        <w:instrText xml:space="preserve"> ADDIN EN.CITE &lt;EndNote&gt;&lt;Cite&gt;&lt;Author&gt;Chan&lt;/Author&gt;&lt;Year&gt;2013&lt;/Year&gt;&lt;RecNum&gt;2169&lt;/RecNum&gt;&lt;DisplayText&gt;(Chan et al., 2013)&lt;/DisplayText&gt;&lt;record&gt;&lt;rec-number&gt;2169&lt;/rec-number&gt;&lt;foreign-keys&gt;&lt;key app="EN" db-id="e5wp0fapdsdtrmefd96vazdmdae9zrapftdv" timestamp="1520318557"&gt;2169&lt;/key&gt;&lt;/foreign-keys&gt;&lt;ref-type name="Journal Article"&gt;17&lt;/ref-type&gt;&lt;contributors&gt;&lt;authors&gt;&lt;author&gt;Chan, Faith Ka Shun&lt;/author&gt;&lt;author&gt;Adekola, Olalekan A.&lt;/author&gt;&lt;author&gt;Ng, Cho Nam&lt;/author&gt;&lt;author&gt;Mitchell, Gordon&lt;/author&gt;&lt;author&gt;McDonald, Adrian T.&lt;/author&gt;&lt;/authors&gt;&lt;/contributors&gt;&lt;titles&gt;&lt;title&gt;Coastal Flood-Risk Management Practice in Tai O, a Town in Hong Kong&lt;/title&gt;&lt;secondary-title&gt;Environmental Practice&lt;/secondary-title&gt;&lt;/titles&gt;&lt;periodical&gt;&lt;full-title&gt;Environmental Practice&lt;/full-title&gt;&lt;/periodical&gt;&lt;pages&gt;201-219&lt;/pages&gt;&lt;volume&gt;15&lt;/volume&gt;&lt;number&gt;3&lt;/number&gt;&lt;edition&gt;09/09&lt;/edition&gt;&lt;dates&gt;&lt;year&gt;2013&lt;/year&gt;&lt;/dates&gt;&lt;publisher&gt;Cambridge University Press&lt;/publisher&gt;&lt;isbn&gt;1466-0466&lt;/isbn&gt;&lt;urls&gt;&lt;related-urls&gt;&lt;url&gt;https://www.cambridge.org/core/article/research-article-coastal-floodrisk-management-practice-in-tai-o-a-town-in-hong-kong/FD5FAF127B7EA447F1945F76EB79D5EA&lt;/url&gt;&lt;/related-urls&gt;&lt;/urls&gt;&lt;electronic-resource-num&gt;10.1017/S1466046613000215&lt;/electronic-resource-num&gt;&lt;remote-database-name&gt;Cambridge Core&lt;/remote-database-name&gt;&lt;remote-database-provider&gt;Cambridge University Press&lt;/remote-database-provider&gt;&lt;/record&gt;&lt;/Cite&gt;&lt;/EndNote&gt;</w:instrText>
      </w:r>
      <w:r w:rsidR="00BE1E70">
        <w:fldChar w:fldCharType="separate"/>
      </w:r>
      <w:r w:rsidR="00BE1E70">
        <w:rPr>
          <w:noProof/>
        </w:rPr>
        <w:t>(Chan et al., 2013)</w:t>
      </w:r>
      <w:r w:rsidR="00BE1E70">
        <w:fldChar w:fldCharType="end"/>
      </w:r>
      <w:r w:rsidR="0079201E">
        <w:t xml:space="preserve">. </w:t>
      </w:r>
    </w:p>
    <w:p w14:paraId="0BE51BFC" w14:textId="1DC02D25" w:rsidR="00D12B38" w:rsidRDefault="009E60DC" w:rsidP="00E45F58">
      <w:pPr>
        <w:spacing w:line="360" w:lineRule="auto"/>
        <w:ind w:firstLine="720"/>
        <w:jc w:val="both"/>
      </w:pPr>
      <w:r>
        <w:lastRenderedPageBreak/>
        <w:t xml:space="preserve">The outlying islands of Zhuhai are also natural targets of </w:t>
      </w:r>
      <w:r w:rsidR="00223DBB">
        <w:t>high-intensity cyclones</w:t>
      </w:r>
      <w:r>
        <w:t xml:space="preserve"> and storm surge</w:t>
      </w:r>
      <w:r w:rsidR="00223DBB">
        <w:t xml:space="preserve">s </w:t>
      </w:r>
      <w:r w:rsidR="00BE1E70">
        <w:fldChar w:fldCharType="begin"/>
      </w:r>
      <w:r w:rsidR="009B3A58">
        <w:instrText xml:space="preserve"> ADDIN EN.CITE &lt;EndNote&gt;&lt;Cite&gt;&lt;Author&gt;Yin&lt;/Author&gt;&lt;Year&gt;2012&lt;/Year&gt;&lt;RecNum&gt;64&lt;/RecNum&gt;&lt;DisplayText&gt;(Yin et al., 2012)&lt;/DisplayText&gt;&lt;record&gt;&lt;rec-number&gt;64&lt;/rec-number&gt;&lt;foreign-keys&gt;&lt;key app="EN" db-id="2dvrftzvdtr2s3ez2v0pw09x5a9sesva05zs" timestamp="1595759202"&gt;64&lt;/key&gt;&lt;/foreign-keys&gt;&lt;ref-type name="Journal Article"&gt;17&lt;/ref-type&gt;&lt;contributors&gt;&lt;authors&gt;&lt;author&gt;Jie Yin&lt;/author&gt;&lt;author&gt;Shaohong, Wu&lt;/author&gt;&lt;author&gt;Erfu, Dai&lt;/author&gt;&lt;/authors&gt;&lt;/contributors&gt;&lt;titles&gt;&lt;title&gt;Assessment of Economic Damage Risks from Typhoon Disasters in Guangdong, China&lt;/title&gt;&lt;secondary-title&gt;Journal of Resources and Ecology&lt;/secondary-title&gt;&lt;/titles&gt;&lt;periodical&gt;&lt;full-title&gt;Journal of Resources and Ecology&lt;/full-title&gt;&lt;/periodical&gt;&lt;pages&gt;144-150&lt;/pages&gt;&lt;volume&gt;2&lt;/volume&gt;&lt;dates&gt;&lt;year&gt;2012&lt;/year&gt;&lt;/dates&gt;&lt;urls&gt;&lt;related-urls&gt;&lt;url&gt;https://doi.org/10.5814/j.issn.1674-764x.2012.02.006&lt;/url&gt;&lt;/related-urls&gt;&lt;/urls&gt;&lt;/record&gt;&lt;/Cite&gt;&lt;/EndNote&gt;</w:instrText>
      </w:r>
      <w:r w:rsidR="00BE1E70">
        <w:fldChar w:fldCharType="separate"/>
      </w:r>
      <w:r w:rsidR="00BE1E70">
        <w:rPr>
          <w:noProof/>
        </w:rPr>
        <w:t>(Yin et al., 2012)</w:t>
      </w:r>
      <w:r w:rsidR="00BE1E70">
        <w:fldChar w:fldCharType="end"/>
      </w:r>
      <w:r>
        <w:t xml:space="preserve">, but their sparse population and low economic </w:t>
      </w:r>
      <w:r w:rsidR="00D7194D">
        <w:t>output</w:t>
      </w:r>
      <w:r>
        <w:t xml:space="preserve"> have limited their losses</w:t>
      </w:r>
      <w:r w:rsidR="009A0920">
        <w:t xml:space="preserve"> from the two Signal-10 typhoons</w:t>
      </w:r>
      <w:r>
        <w:t xml:space="preserve">. </w:t>
      </w:r>
      <w:proofErr w:type="spellStart"/>
      <w:r w:rsidR="007B13DF">
        <w:t>Sanya</w:t>
      </w:r>
      <w:proofErr w:type="spellEnd"/>
      <w:r w:rsidR="007B13DF">
        <w:t xml:space="preserve"> has found </w:t>
      </w:r>
      <w:r w:rsidR="00EB53DD">
        <w:t>many tourism establishments</w:t>
      </w:r>
      <w:r w:rsidR="007B13DF">
        <w:t xml:space="preserve"> along </w:t>
      </w:r>
      <w:proofErr w:type="spellStart"/>
      <w:r w:rsidR="007B13DF">
        <w:t>Sanya</w:t>
      </w:r>
      <w:proofErr w:type="spellEnd"/>
      <w:r w:rsidR="007B13DF">
        <w:t xml:space="preserve"> Bay, but </w:t>
      </w:r>
      <w:r w:rsidR="00AD7554">
        <w:t xml:space="preserve">the impacts </w:t>
      </w:r>
      <w:r w:rsidR="0031603E">
        <w:t>of</w:t>
      </w:r>
      <w:r w:rsidR="00AD7554">
        <w:t xml:space="preserve"> </w:t>
      </w:r>
      <w:r w:rsidR="007B13DF">
        <w:t xml:space="preserve">recent extreme weather events </w:t>
      </w:r>
      <w:r w:rsidR="00AD7554">
        <w:t>were modest</w:t>
      </w:r>
      <w:r>
        <w:t>.</w:t>
      </w:r>
      <w:r w:rsidR="00C56D2A">
        <w:t xml:space="preserve"> The </w:t>
      </w:r>
      <w:r w:rsidR="00B434A6">
        <w:t>divergence in</w:t>
      </w:r>
      <w:r w:rsidR="000B2981">
        <w:t xml:space="preserve"> socio-political setting,</w:t>
      </w:r>
      <w:r w:rsidR="00C56D2A">
        <w:t xml:space="preserve"> </w:t>
      </w:r>
      <w:r w:rsidR="00B434A6">
        <w:t>government response</w:t>
      </w:r>
      <w:r w:rsidR="000B2981">
        <w:t>,</w:t>
      </w:r>
      <w:r w:rsidR="00B434A6">
        <w:t xml:space="preserve"> and </w:t>
      </w:r>
      <w:r w:rsidR="0079201E">
        <w:t xml:space="preserve">extreme weather </w:t>
      </w:r>
      <w:r w:rsidR="00B434A6">
        <w:t xml:space="preserve">experience </w:t>
      </w:r>
      <w:r w:rsidR="00EB53DD">
        <w:t xml:space="preserve">has </w:t>
      </w:r>
      <w:r w:rsidR="00B434A6">
        <w:t>translated into</w:t>
      </w:r>
      <w:r w:rsidR="00BF44D5">
        <w:t xml:space="preserve"> a steep gradient of institutional trust.</w:t>
      </w:r>
      <w:r w:rsidR="007B13DF">
        <w:t xml:space="preserve"> </w:t>
      </w:r>
    </w:p>
    <w:p w14:paraId="24C9A7C9" w14:textId="77777777" w:rsidR="00BF46CF" w:rsidRPr="00C10E31" w:rsidRDefault="00BF46CF" w:rsidP="00E45F58">
      <w:pPr>
        <w:spacing w:line="360" w:lineRule="auto"/>
        <w:ind w:firstLine="720"/>
        <w:jc w:val="both"/>
        <w:rPr>
          <w:lang w:val="en-US"/>
        </w:rPr>
      </w:pPr>
    </w:p>
    <w:p w14:paraId="009E9574" w14:textId="6ECB766B" w:rsidR="00D12B38" w:rsidRPr="0085486B" w:rsidRDefault="008047F0" w:rsidP="00E45F58">
      <w:pPr>
        <w:pStyle w:val="ListParagraph"/>
        <w:numPr>
          <w:ilvl w:val="0"/>
          <w:numId w:val="2"/>
        </w:numPr>
        <w:spacing w:line="360" w:lineRule="auto"/>
        <w:ind w:hanging="720"/>
        <w:jc w:val="both"/>
        <w:rPr>
          <w:b/>
          <w:bCs/>
        </w:rPr>
      </w:pPr>
      <w:r w:rsidRPr="0085486B">
        <w:rPr>
          <w:b/>
          <w:bCs/>
        </w:rPr>
        <w:t>Research instrument</w:t>
      </w:r>
    </w:p>
    <w:p w14:paraId="22D0BE44" w14:textId="2C04BD03" w:rsidR="00097B70" w:rsidRDefault="006A0D44" w:rsidP="00E45F58">
      <w:pPr>
        <w:spacing w:line="360" w:lineRule="auto"/>
        <w:jc w:val="both"/>
      </w:pPr>
      <w:r>
        <w:t xml:space="preserve">Based on Section 2, we </w:t>
      </w:r>
      <w:r w:rsidRPr="006A0D44">
        <w:t xml:space="preserve">hypothesized </w:t>
      </w:r>
      <w:r>
        <w:t xml:space="preserve">that </w:t>
      </w:r>
      <w:r w:rsidR="00D7194D">
        <w:t>protective measures are</w:t>
      </w:r>
      <w:r w:rsidRPr="006A0D44">
        <w:t xml:space="preserve"> more likely to be </w:t>
      </w:r>
      <w:r w:rsidR="00D7194D">
        <w:t>adopted</w:t>
      </w:r>
      <w:r w:rsidRPr="006A0D44">
        <w:t xml:space="preserve"> when </w:t>
      </w:r>
      <w:r>
        <w:t xml:space="preserve">the level of trust in public institutions is higher. </w:t>
      </w:r>
      <w:r w:rsidR="00687341">
        <w:t>Also, w</w:t>
      </w:r>
      <w:r>
        <w:t xml:space="preserve">e expected </w:t>
      </w:r>
      <w:r w:rsidR="000B2981">
        <w:t xml:space="preserve">the </w:t>
      </w:r>
      <w:r w:rsidR="002E7CB1">
        <w:t xml:space="preserve">attributes of </w:t>
      </w:r>
      <w:r>
        <w:t xml:space="preserve">social capital to have </w:t>
      </w:r>
      <w:r w:rsidR="00687341">
        <w:t>a</w:t>
      </w:r>
      <w:r>
        <w:t xml:space="preserve"> significant effect</w:t>
      </w:r>
      <w:r w:rsidR="00687341">
        <w:t xml:space="preserve"> on action</w:t>
      </w:r>
      <w:r>
        <w:t xml:space="preserve"> in </w:t>
      </w:r>
      <w:r w:rsidR="00687341">
        <w:t xml:space="preserve">places </w:t>
      </w:r>
      <w:r w:rsidR="000B2981">
        <w:t xml:space="preserve">characterized by </w:t>
      </w:r>
      <w:r w:rsidR="0045349F">
        <w:t>weaker</w:t>
      </w:r>
      <w:r w:rsidR="000B2981">
        <w:t xml:space="preserve"> institutional</w:t>
      </w:r>
      <w:r w:rsidR="00687341">
        <w:t xml:space="preserve"> </w:t>
      </w:r>
      <w:r>
        <w:t>trust.</w:t>
      </w:r>
      <w:r w:rsidR="00097B70" w:rsidRPr="00097B70">
        <w:t xml:space="preserve"> </w:t>
      </w:r>
    </w:p>
    <w:p w14:paraId="75030B1B" w14:textId="7348CABE" w:rsidR="00EA034F" w:rsidRDefault="00EA034F" w:rsidP="00E45F58">
      <w:pPr>
        <w:spacing w:line="360" w:lineRule="auto"/>
        <w:ind w:firstLine="720"/>
        <w:jc w:val="both"/>
      </w:pPr>
      <w:r>
        <w:t xml:space="preserve">A structured questionnaire was designed </w:t>
      </w:r>
      <w:r w:rsidR="000B2981">
        <w:t>for the study</w:t>
      </w:r>
      <w:r>
        <w:t xml:space="preserve">. </w:t>
      </w:r>
      <w:r w:rsidR="00687341">
        <w:t>It included a number of</w:t>
      </w:r>
      <w:r>
        <w:t xml:space="preserve"> </w:t>
      </w:r>
      <w:r w:rsidR="00687341">
        <w:t>questions</w:t>
      </w:r>
      <w:r>
        <w:t xml:space="preserve"> </w:t>
      </w:r>
      <w:r w:rsidR="00687341">
        <w:t>about the</w:t>
      </w:r>
      <w:r>
        <w:t xml:space="preserve"> </w:t>
      </w:r>
      <w:r w:rsidR="0045349F">
        <w:t>protective measures</w:t>
      </w:r>
      <w:r>
        <w:t xml:space="preserve"> that the respondent had </w:t>
      </w:r>
      <w:r w:rsidR="0045349F">
        <w:t>adopted</w:t>
      </w:r>
      <w:r>
        <w:t xml:space="preserve"> to prepare </w:t>
      </w:r>
      <w:r w:rsidR="00687341">
        <w:t xml:space="preserve">their business </w:t>
      </w:r>
      <w:r>
        <w:t xml:space="preserve">for an extreme weather event, </w:t>
      </w:r>
      <w:r w:rsidR="00687341">
        <w:t>notably</w:t>
      </w:r>
      <w:r>
        <w:t xml:space="preserve"> </w:t>
      </w:r>
      <w:r w:rsidR="00687341">
        <w:t xml:space="preserve">strong </w:t>
      </w:r>
      <w:r w:rsidR="00687341" w:rsidRPr="00687341">
        <w:t>typhoon</w:t>
      </w:r>
      <w:r w:rsidR="00687341">
        <w:t>, storm surges and</w:t>
      </w:r>
      <w:r w:rsidR="004160D1">
        <w:t>/or</w:t>
      </w:r>
      <w:r w:rsidR="00687341">
        <w:t xml:space="preserve"> severe </w:t>
      </w:r>
      <w:r>
        <w:t xml:space="preserve">flooding. Survey items were </w:t>
      </w:r>
      <w:r w:rsidR="000B2981">
        <w:t>constructed based on</w:t>
      </w:r>
      <w:r w:rsidR="009551B7">
        <w:t xml:space="preserve"> a livelihood</w:t>
      </w:r>
      <w:r>
        <w:t xml:space="preserve"> framework, which classifies coping and adaptation strategies into four analytical types: mobility, storage, diversification, and communal pooling</w:t>
      </w:r>
      <w:r w:rsidR="009551B7" w:rsidRPr="009551B7">
        <w:t xml:space="preserve"> </w:t>
      </w:r>
      <w:r w:rsidR="00BE1E70">
        <w:fldChar w:fldCharType="begin"/>
      </w:r>
      <w:r w:rsidR="00BE1E70">
        <w:instrText xml:space="preserve"> ADDIN EN.CITE &lt;EndNote&gt;&lt;Cite&gt;&lt;Author&gt;Agrawal&lt;/Author&gt;&lt;Year&gt;2010&lt;/Year&gt;&lt;RecNum&gt;1569&lt;/RecNum&gt;&lt;DisplayText&gt;(Agrawal, 2010; Agrawal and Perrin, 2009)&lt;/DisplayText&gt;&lt;record&gt;&lt;rec-number&gt;1569&lt;/rec-number&gt;&lt;foreign-keys&gt;&lt;key app="EN" db-id="e5wp0fapdsdtrmefd96vazdmdae9zrapftdv" timestamp="1409054751"&gt;1569&lt;/key&gt;&lt;/foreign-keys&gt;&lt;ref-type name="Book Section"&gt;5&lt;/ref-type&gt;&lt;contributors&gt;&lt;authors&gt;&lt;author&gt;Arun Agrawal&lt;/author&gt;&lt;/authors&gt;&lt;secondary-authors&gt;&lt;author&gt;Robin Mearns&lt;/author&gt;&lt;author&gt;Andrew Norton&lt;/author&gt;&lt;/secondary-authors&gt;&lt;/contributors&gt;&lt;titles&gt;&lt;title&gt;Local Institutions and Adaptation to Climate Change&lt;/title&gt;&lt;secondary-title&gt;Social Dimensions of Climate Change: Equity and Vulnerability in a Warming World&lt;/secondary-title&gt;&lt;/titles&gt;&lt;pages&gt;173-197&lt;/pages&gt;&lt;dates&gt;&lt;year&gt;2010&lt;/year&gt;&lt;/dates&gt;&lt;pub-location&gt;Washington DC&lt;/pub-location&gt;&lt;publisher&gt;The World Bank&lt;/publisher&gt;&lt;urls&gt;&lt;/urls&gt;&lt;/record&gt;&lt;/Cite&gt;&lt;Cite&gt;&lt;Author&gt;Agrawal&lt;/Author&gt;&lt;Year&gt;2009&lt;/Year&gt;&lt;RecNum&gt;2127&lt;/RecNum&gt;&lt;record&gt;&lt;rec-number&gt;2127&lt;/rec-number&gt;&lt;foreign-keys&gt;&lt;key app="EN" db-id="e5wp0fapdsdtrmefd96vazdmdae9zrapftdv" timestamp="1517301508"&gt;2127&lt;/key&gt;&lt;/foreign-keys&gt;&lt;ref-type name="Book Section"&gt;5&lt;/ref-type&gt;&lt;contributors&gt;&lt;authors&gt;&lt;author&gt;Arun Agrawal&lt;/author&gt;&lt;author&gt;Nicolas Perrin&lt;/author&gt;&lt;/authors&gt;&lt;secondary-authors&gt;&lt;author&gt;Adger, W. Neil&lt;/author&gt;&lt;author&gt;Lorenzoni, Irene&lt;/author&gt;&lt;author&gt;O&amp;apos;Brien, Karen L&lt;/author&gt;&lt;/secondary-authors&gt;&lt;/contributors&gt;&lt;titles&gt;&lt;title&gt;Climate adaptation, local institutions and rural livelihoods&lt;/title&gt;&lt;secondary-title&gt;Adapting to climate change : thresholds, values, governance&lt;/secondary-title&gt;&lt;/titles&gt;&lt;pages&gt;350-367&lt;/pages&gt;&lt;dates&gt;&lt;year&gt;2009&lt;/year&gt;&lt;/dates&gt;&lt;pub-location&gt;New York&lt;/pub-location&gt;&lt;publisher&gt;Cambridge University Press&lt;/publisher&gt;&lt;urls&gt;&lt;/urls&gt;&lt;/record&gt;&lt;/Cite&gt;&lt;/EndNote&gt;</w:instrText>
      </w:r>
      <w:r w:rsidR="00BE1E70">
        <w:fldChar w:fldCharType="separate"/>
      </w:r>
      <w:r w:rsidR="00BE1E70">
        <w:rPr>
          <w:noProof/>
        </w:rPr>
        <w:t>(Agrawal, 2010; Agrawal and Perrin, 2009)</w:t>
      </w:r>
      <w:r w:rsidR="00BE1E70">
        <w:fldChar w:fldCharType="end"/>
      </w:r>
      <w:r>
        <w:t>. For the present study, we turned ‘storage’ into ‘risk transfer’ to recognize other widely adopted strategies that spread risks over time, such as purchasing insurance. Another way for transferring risk over time is to secure back-up resources in advance, a form of self-insurance that requires present investments to reduce damage in foreseeable future. The functions and examples of the four</w:t>
      </w:r>
      <w:r w:rsidR="000B2981">
        <w:t xml:space="preserve"> </w:t>
      </w:r>
      <w:r>
        <w:t xml:space="preserve">types of actions are displayed in Table 3. Each of them was elicited by four questions that probed whether the respondent had performed a particular action for their business. </w:t>
      </w:r>
    </w:p>
    <w:p w14:paraId="10CE13B5" w14:textId="275F75DF" w:rsidR="00EA034F" w:rsidRDefault="00687341" w:rsidP="00E45F58">
      <w:pPr>
        <w:spacing w:line="360" w:lineRule="auto"/>
        <w:ind w:firstLine="720"/>
        <w:jc w:val="both"/>
      </w:pPr>
      <w:r>
        <w:t xml:space="preserve">Institutional trust was </w:t>
      </w:r>
      <w:r w:rsidR="001868C7">
        <w:t>gauged</w:t>
      </w:r>
      <w:r>
        <w:t xml:space="preserve"> </w:t>
      </w:r>
      <w:r w:rsidR="004160D1">
        <w:t xml:space="preserve">by </w:t>
      </w:r>
      <w:r>
        <w:t xml:space="preserve">two </w:t>
      </w:r>
      <w:r w:rsidR="001868C7">
        <w:t>questions</w:t>
      </w:r>
      <w:r w:rsidR="004160D1">
        <w:t>.</w:t>
      </w:r>
      <w:r>
        <w:t xml:space="preserve"> </w:t>
      </w:r>
      <w:r w:rsidR="004160D1">
        <w:t>R</w:t>
      </w:r>
      <w:r w:rsidRPr="00687341">
        <w:t xml:space="preserve">espondents </w:t>
      </w:r>
      <w:r w:rsidR="00CA0039">
        <w:t>indicated if they believed that</w:t>
      </w:r>
      <w:r w:rsidRPr="00687341">
        <w:t xml:space="preserve"> the </w:t>
      </w:r>
      <w:r w:rsidR="004160D1">
        <w:t>government</w:t>
      </w:r>
      <w:r w:rsidR="00CA0039">
        <w:t xml:space="preserve"> is</w:t>
      </w:r>
      <w:r w:rsidRPr="00687341">
        <w:t xml:space="preserve"> </w:t>
      </w:r>
      <w:r w:rsidR="00CA0039">
        <w:t>able</w:t>
      </w:r>
      <w:r w:rsidR="004160D1">
        <w:t xml:space="preserve"> and willing to help them reduce the impacts of extreme weather. </w:t>
      </w:r>
      <w:r w:rsidR="001868C7">
        <w:t>These questions sought comments on location-specific bodies and authorities,</w:t>
      </w:r>
      <w:r w:rsidR="004160D1">
        <w:t xml:space="preserve"> </w:t>
      </w:r>
      <w:r w:rsidR="001868C7">
        <w:t>namely,</w:t>
      </w:r>
      <w:r w:rsidR="004160D1">
        <w:t xml:space="preserve"> </w:t>
      </w:r>
      <w:r w:rsidR="00CA0039">
        <w:t xml:space="preserve">the </w:t>
      </w:r>
      <w:r w:rsidR="003E6083">
        <w:t>SAR administration</w:t>
      </w:r>
      <w:r w:rsidR="004160D1">
        <w:t xml:space="preserve"> and local council</w:t>
      </w:r>
      <w:r w:rsidR="001868C7">
        <w:t xml:space="preserve"> (</w:t>
      </w:r>
      <w:r w:rsidR="003E6083">
        <w:t>Hong Kong and Macao</w:t>
      </w:r>
      <w:r w:rsidR="001868C7">
        <w:t>)</w:t>
      </w:r>
      <w:r w:rsidR="00CA0039">
        <w:t>,</w:t>
      </w:r>
      <w:r w:rsidR="004160D1">
        <w:t xml:space="preserve"> and provincial and municipal governments </w:t>
      </w:r>
      <w:r w:rsidR="003E6083">
        <w:t xml:space="preserve">(Zhuhai and </w:t>
      </w:r>
      <w:proofErr w:type="spellStart"/>
      <w:r w:rsidR="003E6083">
        <w:t>Sanya</w:t>
      </w:r>
      <w:proofErr w:type="spellEnd"/>
      <w:r w:rsidR="001868C7">
        <w:t>)</w:t>
      </w:r>
      <w:r w:rsidR="004160D1">
        <w:t>.</w:t>
      </w:r>
      <w:r w:rsidR="00CA0039">
        <w:t xml:space="preserve"> Furthermore, s</w:t>
      </w:r>
      <w:r w:rsidR="001B10E2">
        <w:t>ix</w:t>
      </w:r>
      <w:r w:rsidR="00EA034F">
        <w:t xml:space="preserve"> survey items were constructed </w:t>
      </w:r>
      <w:r w:rsidR="005D68E7">
        <w:t xml:space="preserve">to </w:t>
      </w:r>
      <w:r w:rsidR="000B2981">
        <w:t>capture</w:t>
      </w:r>
      <w:r w:rsidR="005D68E7">
        <w:t xml:space="preserve"> </w:t>
      </w:r>
      <w:r w:rsidR="000B2981">
        <w:t xml:space="preserve">the </w:t>
      </w:r>
      <w:r w:rsidR="005D68E7">
        <w:t xml:space="preserve">key attributes of social capital, especially </w:t>
      </w:r>
      <w:r w:rsidR="001B10E2">
        <w:t xml:space="preserve">social </w:t>
      </w:r>
      <w:r w:rsidR="00EA034F">
        <w:t>norms and relation</w:t>
      </w:r>
      <w:r w:rsidR="001B10E2">
        <w:t>ship</w:t>
      </w:r>
      <w:r w:rsidR="00EA034F">
        <w:t>s</w:t>
      </w:r>
      <w:r w:rsidR="00BE1E70">
        <w:t xml:space="preserve"> </w:t>
      </w:r>
      <w:r w:rsidR="00BE1E70">
        <w:fldChar w:fldCharType="begin"/>
      </w:r>
      <w:r w:rsidR="00BE1E70">
        <w:instrText xml:space="preserve"> ADDIN EN.CITE &lt;EndNote&gt;&lt;Cite&gt;&lt;Author&gt;Putnam&lt;/Author&gt;&lt;Year&gt;1995&lt;/Year&gt;&lt;RecNum&gt;1474&lt;/RecNum&gt;&lt;DisplayText&gt;(Pretty and Ward, 2001; Putnam, 1995)&lt;/DisplayText&gt;&lt;record&gt;&lt;rec-number&gt;1474&lt;/rec-number&gt;&lt;foreign-keys&gt;&lt;key app="EN" db-id="e5wp0fapdsdtrmefd96vazdmdae9zrapftdv" timestamp="1399122417"&gt;1474&lt;/key&gt;&lt;/foreign-keys&gt;&lt;ref-type name="Journal Article"&gt;17&lt;/ref-type&gt;&lt;contributors&gt;&lt;authors&gt;&lt;author&gt;Robert D. Putnam&lt;/author&gt;&lt;/authors&gt;&lt;/contributors&gt;&lt;titles&gt;&lt;title&gt;Bowling Alone: America&amp;apos;s Declining Social Capital&lt;/title&gt;&lt;secondary-title&gt;Journal of Democracy &lt;/secondary-title&gt;&lt;/titles&gt;&lt;periodical&gt;&lt;full-title&gt;Journal of Democracy&lt;/full-title&gt;&lt;/periodical&gt;&lt;pages&gt;65-78&lt;/pages&gt;&lt;volume&gt;6&lt;/volume&gt;&lt;number&gt;1&lt;/number&gt;&lt;dates&gt;&lt;year&gt;1995&lt;/year&gt;&lt;/dates&gt;&lt;urls&gt;&lt;/urls&gt;&lt;/record&gt;&lt;/Cite&gt;&lt;Cite&gt;&lt;Author&gt;Pretty&lt;/Author&gt;&lt;Year&gt;2001&lt;/Year&gt;&lt;RecNum&gt;1738&lt;/RecNum&gt;&lt;record&gt;&lt;rec-number&gt;1738&lt;/rec-number&gt;&lt;foreign-keys&gt;&lt;key app="EN" db-id="e5wp0fapdsdtrmefd96vazdmdae9zrapftdv" timestamp="1426416496"&gt;1738&lt;/key&gt;&lt;/foreign-keys&gt;&lt;ref-type name="Journal Article"&gt;17&lt;/ref-type&gt;&lt;contributors&gt;&lt;authors&gt;&lt;author&gt;Pretty, Jules&lt;/author&gt;&lt;author&gt;Ward, Hugh&lt;/author&gt;&lt;/authors&gt;&lt;/contributors&gt;&lt;titles&gt;&lt;title&gt;Social Capital and the Environment&lt;/title&gt;&lt;secondary-title&gt;World Development&lt;/secondary-title&gt;&lt;/titles&gt;&lt;periodical&gt;&lt;full-title&gt;World Development&lt;/full-title&gt;&lt;/periodical&gt;&lt;pages&gt;209-227&lt;/pages&gt;&lt;volume&gt;29&lt;/volume&gt;&lt;number&gt;2&lt;/number&gt;&lt;keywords&gt;&lt;keyword&gt;social capital&lt;/keyword&gt;&lt;keyword&gt;participatory organizations&lt;/keyword&gt;&lt;keyword&gt;natural resource management&lt;/keyword&gt;&lt;/keywords&gt;&lt;dates&gt;&lt;year&gt;2001&lt;/year&gt;&lt;pub-dates&gt;&lt;date&gt;2//&lt;/date&gt;&lt;/pub-dates&gt;&lt;/dates&gt;&lt;isbn&gt;0305-750X&lt;/isbn&gt;&lt;urls&gt;&lt;related-urls&gt;&lt;url&gt;http://www.sciencedirect.com/science/article/pii/S0305750X0000098X&lt;/url&gt;&lt;/related-urls&gt;&lt;/urls&gt;&lt;electronic-resource-num&gt;http://dx.doi.org/10.1016/S0305-750X(00)00098-X&lt;/electronic-resource-num&gt;&lt;/record&gt;&lt;/Cite&gt;&lt;/EndNote&gt;</w:instrText>
      </w:r>
      <w:r w:rsidR="00BE1E70">
        <w:fldChar w:fldCharType="separate"/>
      </w:r>
      <w:r w:rsidR="00BE1E70">
        <w:rPr>
          <w:noProof/>
        </w:rPr>
        <w:t>(Pretty and Ward, 2001; Putnam, 1995)</w:t>
      </w:r>
      <w:r w:rsidR="00BE1E70">
        <w:fldChar w:fldCharType="end"/>
      </w:r>
      <w:r w:rsidR="00EA034F">
        <w:t xml:space="preserve">. </w:t>
      </w:r>
      <w:r w:rsidR="001B10E2">
        <w:t xml:space="preserve">They </w:t>
      </w:r>
      <w:r w:rsidR="00EA034F">
        <w:t xml:space="preserve">were divided into </w:t>
      </w:r>
      <w:r w:rsidR="005D68E7">
        <w:t>two</w:t>
      </w:r>
      <w:r w:rsidR="00EA034F">
        <w:t xml:space="preserve"> groups</w:t>
      </w:r>
      <w:r w:rsidR="00BE0E1D">
        <w:t>,</w:t>
      </w:r>
      <w:r w:rsidR="00EA034F">
        <w:t xml:space="preserve"> measuring the strength of normative effects on the respondent</w:t>
      </w:r>
      <w:r w:rsidR="00BE0E1D">
        <w:t>’s action for hazard risk management,</w:t>
      </w:r>
      <w:r w:rsidR="005D68E7">
        <w:t xml:space="preserve"> and</w:t>
      </w:r>
      <w:r w:rsidR="00EA034F">
        <w:t xml:space="preserve"> the quality of social relationships</w:t>
      </w:r>
      <w:r w:rsidR="00BE0E1D">
        <w:t>, respectively</w:t>
      </w:r>
      <w:r w:rsidR="00EA034F">
        <w:t xml:space="preserve">. Each </w:t>
      </w:r>
      <w:r w:rsidR="005D68E7">
        <w:t>group</w:t>
      </w:r>
      <w:r w:rsidR="00EA034F">
        <w:t xml:space="preserve"> was measured by </w:t>
      </w:r>
      <w:r w:rsidR="005D68E7">
        <w:t>three</w:t>
      </w:r>
      <w:r w:rsidR="00EA034F">
        <w:t xml:space="preserve"> questions. </w:t>
      </w:r>
      <w:r>
        <w:t>The exact wording of the above survey questions and response options can be found in the Appendix.</w:t>
      </w:r>
    </w:p>
    <w:p w14:paraId="4CD6B4D6" w14:textId="6969E161" w:rsidR="00EA034F" w:rsidRDefault="00EA034F" w:rsidP="00E45F58">
      <w:pPr>
        <w:spacing w:line="360" w:lineRule="auto"/>
        <w:ind w:firstLine="720"/>
        <w:jc w:val="both"/>
      </w:pPr>
      <w:r>
        <w:lastRenderedPageBreak/>
        <w:t xml:space="preserve">Several items were included to control for confounding factors. We accounted for business type because relatively more capital-intensive businesses, such as </w:t>
      </w:r>
      <w:r w:rsidR="002E7CB1">
        <w:t>restaurants</w:t>
      </w:r>
      <w:r>
        <w:t xml:space="preserve">, have more or larger mechanical or electrical equipment on site and are therefore more likely to suffer from functional breakdowns and incur greater physical damage than others in the event of an inundation. Business size was included as a proxy for general capacity to cope with hazards. To account for </w:t>
      </w:r>
      <w:r w:rsidR="005D68E7">
        <w:t xml:space="preserve">hazard experience, </w:t>
      </w:r>
      <w:r>
        <w:t xml:space="preserve">one additional item </w:t>
      </w:r>
      <w:r w:rsidR="005D68E7">
        <w:t xml:space="preserve">asked if the business operator had recorded any economic damage </w:t>
      </w:r>
      <w:r>
        <w:t>from the last extreme weather event (i.e.</w:t>
      </w:r>
      <w:r w:rsidR="00547ED1">
        <w:t xml:space="preserve"> </w:t>
      </w:r>
      <w:r w:rsidR="008F1275">
        <w:t xml:space="preserve">typhoon and/or </w:t>
      </w:r>
      <w:r w:rsidR="00547ED1">
        <w:t>severe</w:t>
      </w:r>
      <w:r>
        <w:t xml:space="preserve"> flooding).  </w:t>
      </w:r>
      <w:r w:rsidR="000B2981">
        <w:t>R</w:t>
      </w:r>
      <w:r w:rsidR="00547ED1">
        <w:t>isk perception was measured by an i</w:t>
      </w:r>
      <w:r w:rsidR="00547ED1" w:rsidRPr="00547ED1">
        <w:t>nteraction term between perceived likelihood and</w:t>
      </w:r>
      <w:r w:rsidR="00547ED1">
        <w:t xml:space="preserve"> perceived</w:t>
      </w:r>
      <w:r w:rsidR="00547ED1" w:rsidRPr="00547ED1">
        <w:t xml:space="preserve"> severity of extreme weather event. </w:t>
      </w:r>
      <w:r w:rsidR="00547ED1">
        <w:t>Another item recorded t</w:t>
      </w:r>
      <w:r w:rsidR="00547ED1" w:rsidRPr="00547ED1">
        <w:t>he</w:t>
      </w:r>
      <w:r w:rsidR="00547ED1">
        <w:t xml:space="preserve"> respondent’s</w:t>
      </w:r>
      <w:r w:rsidR="00547ED1" w:rsidRPr="00547ED1">
        <w:t xml:space="preserve"> highest </w:t>
      </w:r>
      <w:r w:rsidR="00547ED1">
        <w:t>level of educational attainment</w:t>
      </w:r>
      <w:r w:rsidR="000B2981">
        <w:t xml:space="preserve"> as </w:t>
      </w:r>
      <w:r w:rsidR="0073572C">
        <w:t>an</w:t>
      </w:r>
      <w:r w:rsidR="000B2981">
        <w:t xml:space="preserve"> indicator of capabilities</w:t>
      </w:r>
      <w:r w:rsidR="00547ED1">
        <w:t>.</w:t>
      </w:r>
    </w:p>
    <w:p w14:paraId="63E4446A" w14:textId="309D24C7" w:rsidR="00EA034F" w:rsidRDefault="00EA034F" w:rsidP="00E45F58">
      <w:pPr>
        <w:spacing w:line="360" w:lineRule="auto"/>
        <w:jc w:val="both"/>
      </w:pPr>
      <w:r>
        <w:tab/>
      </w:r>
    </w:p>
    <w:p w14:paraId="1A262AB4" w14:textId="070E999A" w:rsidR="00EA034F" w:rsidRDefault="00EA034F" w:rsidP="00E45F58">
      <w:pPr>
        <w:spacing w:line="360" w:lineRule="auto"/>
        <w:jc w:val="both"/>
      </w:pPr>
      <w:r>
        <w:t>4.2</w:t>
      </w:r>
      <w:r>
        <w:tab/>
        <w:t>Fieldwork</w:t>
      </w:r>
    </w:p>
    <w:p w14:paraId="7AC514F8" w14:textId="0272CE7F" w:rsidR="00EF6E08" w:rsidRDefault="002E7CB1" w:rsidP="00E45F58">
      <w:pPr>
        <w:spacing w:line="360" w:lineRule="auto"/>
        <w:jc w:val="both"/>
      </w:pPr>
      <w:r>
        <w:t>W</w:t>
      </w:r>
      <w:r w:rsidR="00EA034F">
        <w:t>e interviewed operat</w:t>
      </w:r>
      <w:r w:rsidR="00F00468">
        <w:t>ors of</w:t>
      </w:r>
      <w:r w:rsidR="00EA034F">
        <w:t xml:space="preserve"> </w:t>
      </w:r>
      <w:r>
        <w:t xml:space="preserve">micro- </w:t>
      </w:r>
      <w:r w:rsidR="00E4235E">
        <w:t>and</w:t>
      </w:r>
      <w:r>
        <w:t xml:space="preserve"> small </w:t>
      </w:r>
      <w:r w:rsidR="00EA034F">
        <w:t>business</w:t>
      </w:r>
      <w:r w:rsidR="00F00468">
        <w:t xml:space="preserve">es who were involved in everyday business decision-making and </w:t>
      </w:r>
      <w:r w:rsidR="000936AB">
        <w:t>coping with</w:t>
      </w:r>
      <w:r w:rsidR="00F00468">
        <w:t xml:space="preserve"> extreme weather</w:t>
      </w:r>
      <w:r w:rsidR="000936AB">
        <w:t>, and</w:t>
      </w:r>
      <w:r w:rsidR="00F00468">
        <w:t xml:space="preserve"> </w:t>
      </w:r>
      <w:r w:rsidR="00EF6E08">
        <w:t>located</w:t>
      </w:r>
      <w:r w:rsidR="00F00468">
        <w:t xml:space="preserve"> </w:t>
      </w:r>
      <w:r w:rsidR="00584025">
        <w:t>in</w:t>
      </w:r>
      <w:r w:rsidR="00F00468">
        <w:t xml:space="preserve"> tourist destinations</w:t>
      </w:r>
      <w:r w:rsidR="00052FC4" w:rsidRPr="00052FC4">
        <w:t xml:space="preserve"> </w:t>
      </w:r>
      <w:r w:rsidR="00A30202">
        <w:t xml:space="preserve">and hazard-prone </w:t>
      </w:r>
      <w:r w:rsidR="008E79C1">
        <w:t xml:space="preserve">coastal </w:t>
      </w:r>
      <w:r w:rsidR="00A30202">
        <w:t>areas</w:t>
      </w:r>
      <w:r w:rsidR="002B4B53">
        <w:t>.</w:t>
      </w:r>
      <w:r w:rsidR="00A30202">
        <w:t xml:space="preserve"> Many of those in Hong Kong and Macao </w:t>
      </w:r>
      <w:r w:rsidR="008F1275">
        <w:t xml:space="preserve">have </w:t>
      </w:r>
      <w:r w:rsidR="00A30202">
        <w:t xml:space="preserve">recorded </w:t>
      </w:r>
      <w:r w:rsidR="000936AB">
        <w:t>considerable</w:t>
      </w:r>
      <w:r w:rsidR="00A30202">
        <w:t xml:space="preserve"> damage from </w:t>
      </w:r>
      <w:r w:rsidR="00223DBB">
        <w:t>past</w:t>
      </w:r>
      <w:r w:rsidR="00A30202">
        <w:t xml:space="preserve"> flood</w:t>
      </w:r>
      <w:r w:rsidR="00223DBB">
        <w:t>ing events</w:t>
      </w:r>
      <w:r w:rsidR="00A30202">
        <w:t xml:space="preserve">, whereas </w:t>
      </w:r>
      <w:r w:rsidR="008F1275">
        <w:t xml:space="preserve">a number of </w:t>
      </w:r>
      <w:r w:rsidR="00A30202">
        <w:t xml:space="preserve">those in Zhuhai and </w:t>
      </w:r>
      <w:proofErr w:type="spellStart"/>
      <w:r w:rsidR="00A30202">
        <w:t>Sanya</w:t>
      </w:r>
      <w:proofErr w:type="spellEnd"/>
      <w:r w:rsidR="00A30202">
        <w:t xml:space="preserve"> </w:t>
      </w:r>
      <w:r w:rsidR="008F1275">
        <w:t>have</w:t>
      </w:r>
      <w:r w:rsidR="00A30202">
        <w:t xml:space="preserve"> experience</w:t>
      </w:r>
      <w:r w:rsidR="008F1275">
        <w:t>d</w:t>
      </w:r>
      <w:r w:rsidR="00A30202">
        <w:t xml:space="preserve"> interruptions</w:t>
      </w:r>
      <w:r w:rsidR="00223DBB">
        <w:t xml:space="preserve"> and losses of business income</w:t>
      </w:r>
      <w:r w:rsidR="00A30202">
        <w:t xml:space="preserve"> during typhoon seasons.</w:t>
      </w:r>
      <w:r w:rsidR="00052FC4">
        <w:t xml:space="preserve"> </w:t>
      </w:r>
      <w:r w:rsidR="002B4B53">
        <w:t>M</w:t>
      </w:r>
      <w:r w:rsidR="00052FC4">
        <w:t xml:space="preserve">any of them were </w:t>
      </w:r>
      <w:r w:rsidR="00A30202">
        <w:t xml:space="preserve">proprietary </w:t>
      </w:r>
      <w:r w:rsidR="00D35878" w:rsidRPr="00D35878">
        <w:t>hospitality</w:t>
      </w:r>
      <w:r w:rsidR="00D35878">
        <w:t xml:space="preserve"> </w:t>
      </w:r>
      <w:r w:rsidR="00A30202">
        <w:t>businesses</w:t>
      </w:r>
      <w:r w:rsidR="00223DBB">
        <w:t>, such as</w:t>
      </w:r>
      <w:r w:rsidR="00A30202">
        <w:t xml:space="preserve"> </w:t>
      </w:r>
      <w:r w:rsidR="00052FC4">
        <w:t xml:space="preserve">restaurants, snack </w:t>
      </w:r>
      <w:r w:rsidR="000936AB">
        <w:t>takeaways</w:t>
      </w:r>
      <w:r w:rsidR="00052FC4">
        <w:t>, and souvenir shops</w:t>
      </w:r>
      <w:r w:rsidR="002B4B53">
        <w:t xml:space="preserve"> </w:t>
      </w:r>
      <w:r w:rsidR="00D35878">
        <w:t>with</w:t>
      </w:r>
      <w:r w:rsidR="002B4B53">
        <w:t xml:space="preserve"> only a handful of employees</w:t>
      </w:r>
      <w:r w:rsidR="00F00468">
        <w:t>.</w:t>
      </w:r>
      <w:r w:rsidR="00223DBB">
        <w:t xml:space="preserve"> </w:t>
      </w:r>
      <w:r w:rsidR="00F00468">
        <w:t xml:space="preserve"> </w:t>
      </w:r>
      <w:r w:rsidR="000936AB">
        <w:t xml:space="preserve"> </w:t>
      </w:r>
    </w:p>
    <w:p w14:paraId="38737CBA" w14:textId="0E218FB3" w:rsidR="001421F3" w:rsidRDefault="000F0D29" w:rsidP="00E45F58">
      <w:pPr>
        <w:spacing w:line="360" w:lineRule="auto"/>
        <w:ind w:firstLine="720"/>
        <w:jc w:val="both"/>
      </w:pPr>
      <w:r>
        <w:t>The number of business</w:t>
      </w:r>
      <w:r w:rsidR="001421F3">
        <w:t xml:space="preserve"> establishment</w:t>
      </w:r>
      <w:r>
        <w:t xml:space="preserve">s in each </w:t>
      </w:r>
      <w:r w:rsidR="001421F3">
        <w:t xml:space="preserve">survey </w:t>
      </w:r>
      <w:r>
        <w:t xml:space="preserve">location ranged from </w:t>
      </w:r>
      <w:r w:rsidR="008F1275">
        <w:t>approximately</w:t>
      </w:r>
      <w:r w:rsidR="008E79C1">
        <w:t xml:space="preserve"> </w:t>
      </w:r>
      <w:r w:rsidR="001421F3">
        <w:t>5</w:t>
      </w:r>
      <w:r>
        <w:t xml:space="preserve">0 – 200. The small </w:t>
      </w:r>
      <w:r w:rsidR="00250735">
        <w:t xml:space="preserve">population </w:t>
      </w:r>
      <w:r>
        <w:t xml:space="preserve">size </w:t>
      </w:r>
      <w:r w:rsidR="008E79C1">
        <w:t>allowed</w:t>
      </w:r>
      <w:r>
        <w:t xml:space="preserve"> </w:t>
      </w:r>
      <w:r w:rsidR="00A414C9">
        <w:t>an extensive</w:t>
      </w:r>
      <w:r w:rsidR="000936AB">
        <w:t xml:space="preserve"> but manageable</w:t>
      </w:r>
      <w:r w:rsidR="00E86436">
        <w:t xml:space="preserve"> </w:t>
      </w:r>
      <w:r w:rsidR="00584025">
        <w:t>data collection</w:t>
      </w:r>
      <w:r>
        <w:t xml:space="preserve"> strategy</w:t>
      </w:r>
      <w:r w:rsidR="00250735">
        <w:t xml:space="preserve"> that sought to engage nearly all operating businesses</w:t>
      </w:r>
      <w:r>
        <w:t xml:space="preserve">.  </w:t>
      </w:r>
      <w:r w:rsidR="001421F3">
        <w:t xml:space="preserve">In the small island communities of </w:t>
      </w:r>
      <w:r w:rsidR="00EF6E08">
        <w:t>Hong Kong and Zhuhai</w:t>
      </w:r>
      <w:r w:rsidR="001421F3">
        <w:t xml:space="preserve">, </w:t>
      </w:r>
      <w:r w:rsidR="00956463">
        <w:t>our research assistants</w:t>
      </w:r>
      <w:r w:rsidR="00EA034F">
        <w:t xml:space="preserve"> </w:t>
      </w:r>
      <w:r w:rsidR="000936AB">
        <w:t>approached</w:t>
      </w:r>
      <w:r>
        <w:t xml:space="preserve"> </w:t>
      </w:r>
      <w:r w:rsidR="00EA034F">
        <w:t xml:space="preserve">all of those who were present on </w:t>
      </w:r>
      <w:r>
        <w:t>a working day and</w:t>
      </w:r>
      <w:r w:rsidR="00EA034F">
        <w:t xml:space="preserve"> </w:t>
      </w:r>
      <w:r>
        <w:t xml:space="preserve">invited them </w:t>
      </w:r>
      <w:r w:rsidR="00EA034F">
        <w:t>to participate in a short interview</w:t>
      </w:r>
      <w:r w:rsidR="001421F3">
        <w:t xml:space="preserve">. </w:t>
      </w:r>
      <w:r w:rsidR="00B65655">
        <w:t xml:space="preserve">The surveys in Macao and </w:t>
      </w:r>
      <w:proofErr w:type="spellStart"/>
      <w:r w:rsidR="00B65655">
        <w:t>Sanya</w:t>
      </w:r>
      <w:proofErr w:type="spellEnd"/>
      <w:r w:rsidR="00B65655">
        <w:t xml:space="preserve"> </w:t>
      </w:r>
      <w:r w:rsidR="009B78EA">
        <w:t>adopt</w:t>
      </w:r>
      <w:r w:rsidR="00B65655">
        <w:t xml:space="preserve">ed the same strategy but were </w:t>
      </w:r>
      <w:r w:rsidR="008E79C1">
        <w:t>concentrated</w:t>
      </w:r>
      <w:r w:rsidR="00B65655">
        <w:t xml:space="preserve"> in selected </w:t>
      </w:r>
      <w:r w:rsidR="00150FE4">
        <w:t>suburbs or</w:t>
      </w:r>
      <w:r w:rsidR="008E79C1">
        <w:t xml:space="preserve"> main</w:t>
      </w:r>
      <w:r w:rsidR="00150FE4">
        <w:t xml:space="preserve"> </w:t>
      </w:r>
      <w:r w:rsidR="00802517">
        <w:t>scenic areas</w:t>
      </w:r>
      <w:r w:rsidR="00B65655">
        <w:t xml:space="preserve">. </w:t>
      </w:r>
      <w:r w:rsidR="001421F3">
        <w:t>In Macao</w:t>
      </w:r>
      <w:r w:rsidR="00B65655">
        <w:t xml:space="preserve">, we </w:t>
      </w:r>
      <w:r w:rsidR="001421F3">
        <w:t xml:space="preserve">selected </w:t>
      </w:r>
      <w:r w:rsidR="00B65655">
        <w:t xml:space="preserve">12 streets and lanes within </w:t>
      </w:r>
      <w:r w:rsidR="001421F3">
        <w:t xml:space="preserve">the Inner Harbour region which suffered the greatest impacts of Typhoon </w:t>
      </w:r>
      <w:proofErr w:type="spellStart"/>
      <w:r w:rsidR="001421F3">
        <w:t>Hato</w:t>
      </w:r>
      <w:proofErr w:type="spellEnd"/>
      <w:r w:rsidR="001421F3">
        <w:t xml:space="preserve"> (Takagi et a</w:t>
      </w:r>
      <w:r w:rsidR="000936AB">
        <w:t>l</w:t>
      </w:r>
      <w:r w:rsidR="001421F3">
        <w:t xml:space="preserve">., 2019). </w:t>
      </w:r>
      <w:r w:rsidR="00B65655">
        <w:t xml:space="preserve">In </w:t>
      </w:r>
      <w:proofErr w:type="spellStart"/>
      <w:r w:rsidR="00B65655">
        <w:t>Sanya</w:t>
      </w:r>
      <w:proofErr w:type="spellEnd"/>
      <w:r w:rsidR="00B65655">
        <w:t xml:space="preserve">, we </w:t>
      </w:r>
      <w:r w:rsidR="008F1275">
        <w:t>visited</w:t>
      </w:r>
      <w:r w:rsidR="00B65655">
        <w:t xml:space="preserve"> beachside </w:t>
      </w:r>
      <w:r w:rsidR="00150FE4">
        <w:t>establishments</w:t>
      </w:r>
      <w:r w:rsidR="00B65655">
        <w:t xml:space="preserve"> </w:t>
      </w:r>
      <w:r w:rsidR="000936AB">
        <w:t>around</w:t>
      </w:r>
      <w:r w:rsidR="00B72CF9">
        <w:t xml:space="preserve"> </w:t>
      </w:r>
      <w:proofErr w:type="spellStart"/>
      <w:r w:rsidR="00B72CF9">
        <w:t>Sanya</w:t>
      </w:r>
      <w:proofErr w:type="spellEnd"/>
      <w:r w:rsidR="00B72CF9">
        <w:t xml:space="preserve"> Bay</w:t>
      </w:r>
      <w:r w:rsidR="008E79C1">
        <w:t xml:space="preserve"> </w:t>
      </w:r>
      <w:r w:rsidR="000936AB">
        <w:t>and</w:t>
      </w:r>
      <w:r w:rsidR="008E79C1" w:rsidRPr="008E79C1">
        <w:t xml:space="preserve"> </w:t>
      </w:r>
      <w:proofErr w:type="spellStart"/>
      <w:r w:rsidR="008E79C1" w:rsidRPr="00B65655">
        <w:t>Dadong</w:t>
      </w:r>
      <w:proofErr w:type="spellEnd"/>
      <w:r w:rsidR="008E79C1" w:rsidRPr="00B65655">
        <w:t xml:space="preserve"> Sea</w:t>
      </w:r>
      <w:r w:rsidR="00B65655">
        <w:t>, including</w:t>
      </w:r>
      <w:r w:rsidR="00B65655" w:rsidRPr="00B65655">
        <w:t xml:space="preserve"> </w:t>
      </w:r>
      <w:proofErr w:type="spellStart"/>
      <w:r w:rsidR="00B65655" w:rsidRPr="00B65655">
        <w:t>Tianya</w:t>
      </w:r>
      <w:r w:rsidR="000936AB">
        <w:t>-h</w:t>
      </w:r>
      <w:r w:rsidR="00B65655" w:rsidRPr="00B65655">
        <w:t>aijiao</w:t>
      </w:r>
      <w:proofErr w:type="spellEnd"/>
      <w:r w:rsidR="00B65655" w:rsidRPr="00B65655">
        <w:t xml:space="preserve">, </w:t>
      </w:r>
      <w:proofErr w:type="spellStart"/>
      <w:r w:rsidR="00B65655" w:rsidRPr="00B65655">
        <w:t>Haipocun</w:t>
      </w:r>
      <w:proofErr w:type="spellEnd"/>
      <w:r w:rsidR="00B65655" w:rsidRPr="00B65655">
        <w:t xml:space="preserve">, </w:t>
      </w:r>
      <w:r w:rsidR="00B65655">
        <w:t>and</w:t>
      </w:r>
      <w:r w:rsidR="008E79C1">
        <w:t xml:space="preserve"> </w:t>
      </w:r>
      <w:proofErr w:type="spellStart"/>
      <w:r w:rsidR="008E79C1">
        <w:t>Donghai</w:t>
      </w:r>
      <w:proofErr w:type="spellEnd"/>
      <w:r w:rsidR="008E79C1">
        <w:t xml:space="preserve"> Road</w:t>
      </w:r>
      <w:r w:rsidR="008F1275">
        <w:t>, which are exposed to coastal hazards</w:t>
      </w:r>
      <w:r w:rsidR="00B65655">
        <w:t xml:space="preserve">. </w:t>
      </w:r>
      <w:r w:rsidR="00150FE4">
        <w:t xml:space="preserve"> </w:t>
      </w:r>
    </w:p>
    <w:p w14:paraId="4C8B7A1F" w14:textId="43473E5C" w:rsidR="00956463" w:rsidRDefault="00956463" w:rsidP="00E45F58">
      <w:pPr>
        <w:spacing w:line="360" w:lineRule="auto"/>
        <w:ind w:firstLine="720"/>
        <w:jc w:val="both"/>
      </w:pPr>
      <w:r>
        <w:t xml:space="preserve">The surveys </w:t>
      </w:r>
      <w:r w:rsidR="003945EF">
        <w:t>were implemented</w:t>
      </w:r>
      <w:r>
        <w:t xml:space="preserve"> </w:t>
      </w:r>
      <w:r w:rsidR="003945EF">
        <w:t>between mid-2016 and early 2018</w:t>
      </w:r>
      <w:r w:rsidR="008E79C1">
        <w:t xml:space="preserve"> and involved</w:t>
      </w:r>
      <w:r w:rsidR="003945EF">
        <w:t xml:space="preserve"> multiple visits to each location spread across the period of survey (Table 2). </w:t>
      </w:r>
      <w:r>
        <w:t xml:space="preserve">The structured questionnaire used was identical in all locations, with minor </w:t>
      </w:r>
      <w:r w:rsidR="003F09C6">
        <w:t xml:space="preserve">differences in </w:t>
      </w:r>
      <w:r w:rsidR="0085486B">
        <w:t xml:space="preserve">location-specific </w:t>
      </w:r>
      <w:r w:rsidR="001B3DB5">
        <w:t>languages and names</w:t>
      </w:r>
      <w:r>
        <w:t>.</w:t>
      </w:r>
      <w:r w:rsidR="00EA034F">
        <w:t xml:space="preserve"> There was a maximum of one interview per establishment, which lasted for 20</w:t>
      </w:r>
      <w:r w:rsidR="000F0D29">
        <w:t>-30</w:t>
      </w:r>
      <w:r w:rsidR="00EA034F">
        <w:t xml:space="preserve"> minutes each on average</w:t>
      </w:r>
      <w:r w:rsidR="008E79C1">
        <w:t>.</w:t>
      </w:r>
      <w:r w:rsidR="00802517">
        <w:t xml:space="preserve"> </w:t>
      </w:r>
      <w:r w:rsidR="001B3DB5">
        <w:t>W</w:t>
      </w:r>
      <w:r w:rsidR="00802517">
        <w:t xml:space="preserve">e </w:t>
      </w:r>
      <w:r w:rsidR="00802517">
        <w:lastRenderedPageBreak/>
        <w:t xml:space="preserve">also carried out qualitative, open-ended interviews with a small number of business operators. </w:t>
      </w:r>
      <w:r w:rsidR="008E79C1">
        <w:t>All interviews</w:t>
      </w:r>
      <w:r w:rsidR="003945EF" w:rsidRPr="003945EF">
        <w:t xml:space="preserve"> </w:t>
      </w:r>
      <w:r w:rsidR="008E79C1">
        <w:t>were</w:t>
      </w:r>
      <w:r w:rsidR="003945EF">
        <w:t xml:space="preserve"> conducted in </w:t>
      </w:r>
      <w:r w:rsidR="00FB444D">
        <w:t xml:space="preserve">either Mandarin or </w:t>
      </w:r>
      <w:r w:rsidR="003945EF">
        <w:t>Cantonese</w:t>
      </w:r>
      <w:r w:rsidR="00EA034F">
        <w:t xml:space="preserve">. </w:t>
      </w:r>
    </w:p>
    <w:p w14:paraId="1F49AB7C" w14:textId="5B0131CB" w:rsidR="002F612C" w:rsidRDefault="00802517" w:rsidP="00E45F58">
      <w:pPr>
        <w:spacing w:line="360" w:lineRule="auto"/>
      </w:pPr>
      <w:r>
        <w:t xml:space="preserve"> </w:t>
      </w:r>
    </w:p>
    <w:p w14:paraId="1AB9B347" w14:textId="66280A3C" w:rsidR="002B3D9E" w:rsidRPr="0085486B" w:rsidRDefault="002B3D9E" w:rsidP="00E45F58">
      <w:pPr>
        <w:pStyle w:val="ListParagraph"/>
        <w:numPr>
          <w:ilvl w:val="0"/>
          <w:numId w:val="2"/>
        </w:numPr>
        <w:spacing w:line="360" w:lineRule="auto"/>
        <w:ind w:hanging="720"/>
        <w:rPr>
          <w:b/>
          <w:bCs/>
        </w:rPr>
      </w:pPr>
      <w:r w:rsidRPr="0085486B">
        <w:rPr>
          <w:b/>
          <w:bCs/>
        </w:rPr>
        <w:t>Results</w:t>
      </w:r>
    </w:p>
    <w:p w14:paraId="291D9C41" w14:textId="23FB378C" w:rsidR="002B3D9E" w:rsidRDefault="006230BA" w:rsidP="00E45F58">
      <w:pPr>
        <w:pStyle w:val="ListParagraph"/>
        <w:numPr>
          <w:ilvl w:val="1"/>
          <w:numId w:val="2"/>
        </w:numPr>
        <w:spacing w:line="360" w:lineRule="auto"/>
        <w:ind w:hanging="720"/>
      </w:pPr>
      <w:r>
        <w:t>Key response items</w:t>
      </w:r>
    </w:p>
    <w:p w14:paraId="7BB23586" w14:textId="2A71D1F1" w:rsidR="002B3D9E" w:rsidRDefault="002B3D9E" w:rsidP="00E45F58">
      <w:pPr>
        <w:spacing w:line="360" w:lineRule="auto"/>
        <w:jc w:val="both"/>
      </w:pPr>
      <w:r>
        <w:t xml:space="preserve">A total </w:t>
      </w:r>
      <w:r w:rsidR="00403E5F">
        <w:t xml:space="preserve">of </w:t>
      </w:r>
      <w:r>
        <w:t>569 business operators completed the questionnaire, equally split between the SARs</w:t>
      </w:r>
      <w:r w:rsidR="003675E1">
        <w:t xml:space="preserve"> </w:t>
      </w:r>
      <w:r>
        <w:t>and Mainland.</w:t>
      </w:r>
      <w:r w:rsidR="0082327C">
        <w:t xml:space="preserve"> Response rates ranged from about 50% in </w:t>
      </w:r>
      <w:proofErr w:type="spellStart"/>
      <w:r w:rsidR="0082327C">
        <w:t>Sanya</w:t>
      </w:r>
      <w:proofErr w:type="spellEnd"/>
      <w:r w:rsidR="0082327C">
        <w:t xml:space="preserve"> to 85% in Zhuhai.</w:t>
      </w:r>
      <w:r w:rsidR="00435E13">
        <w:t xml:space="preserve"> Restaurants</w:t>
      </w:r>
      <w:r w:rsidR="00313A4A">
        <w:t>,</w:t>
      </w:r>
      <w:r w:rsidR="00435E13">
        <w:t xml:space="preserve"> snack takeaways </w:t>
      </w:r>
      <w:r w:rsidR="00313A4A">
        <w:t xml:space="preserve">and grocery stores </w:t>
      </w:r>
      <w:r w:rsidR="00435E13">
        <w:t xml:space="preserve">were the main </w:t>
      </w:r>
      <w:r w:rsidR="00313A4A">
        <w:t>respondent</w:t>
      </w:r>
      <w:r w:rsidR="00435E13">
        <w:t xml:space="preserve"> groups in all jurisdictions</w:t>
      </w:r>
      <w:r w:rsidR="0050302C">
        <w:t xml:space="preserve"> (Appendix Table A1)</w:t>
      </w:r>
      <w:r w:rsidR="00435E13">
        <w:t xml:space="preserve">. </w:t>
      </w:r>
      <w:r w:rsidR="00313A4A">
        <w:t xml:space="preserve">Some business types were more common in one study area than others, such as </w:t>
      </w:r>
      <w:r w:rsidR="00435E13">
        <w:t xml:space="preserve">dried food or seafood retailers in </w:t>
      </w:r>
      <w:r w:rsidR="00313A4A">
        <w:t>Tai O (</w:t>
      </w:r>
      <w:r w:rsidR="00435E13">
        <w:t>Hong Kong</w:t>
      </w:r>
      <w:r w:rsidR="00313A4A">
        <w:t>)</w:t>
      </w:r>
      <w:r w:rsidR="00435E13">
        <w:t xml:space="preserve">, guesthouses in </w:t>
      </w:r>
      <w:proofErr w:type="spellStart"/>
      <w:r w:rsidR="00313A4A" w:rsidRPr="00313A4A">
        <w:t>Wailingting</w:t>
      </w:r>
      <w:proofErr w:type="spellEnd"/>
      <w:r w:rsidR="00313A4A">
        <w:t xml:space="preserve"> and</w:t>
      </w:r>
      <w:r w:rsidR="00313A4A" w:rsidRPr="00313A4A">
        <w:t xml:space="preserve"> </w:t>
      </w:r>
      <w:proofErr w:type="spellStart"/>
      <w:r w:rsidR="00313A4A" w:rsidRPr="00313A4A">
        <w:t>Dong’ao</w:t>
      </w:r>
      <w:proofErr w:type="spellEnd"/>
      <w:r w:rsidR="00313A4A" w:rsidRPr="00313A4A">
        <w:t xml:space="preserve"> </w:t>
      </w:r>
      <w:r w:rsidR="00313A4A">
        <w:t>(</w:t>
      </w:r>
      <w:r w:rsidR="00435E13">
        <w:t>Zhuhai</w:t>
      </w:r>
      <w:r w:rsidR="00313A4A">
        <w:t>)</w:t>
      </w:r>
      <w:r w:rsidR="00435E13">
        <w:t xml:space="preserve">, and farm produce shops in </w:t>
      </w:r>
      <w:proofErr w:type="spellStart"/>
      <w:r w:rsidR="00435E13">
        <w:t>Sanya</w:t>
      </w:r>
      <w:proofErr w:type="spellEnd"/>
      <w:r w:rsidR="00435E13">
        <w:t>.</w:t>
      </w:r>
      <w:r w:rsidR="0050302C">
        <w:t xml:space="preserve"> More than half of the respondents </w:t>
      </w:r>
      <w:r w:rsidR="002C5E37">
        <w:t>i</w:t>
      </w:r>
      <w:r w:rsidR="0050302C">
        <w:t xml:space="preserve">n the rural </w:t>
      </w:r>
      <w:r w:rsidR="00313A4A">
        <w:t>i</w:t>
      </w:r>
      <w:r w:rsidR="0050302C">
        <w:t>sland</w:t>
      </w:r>
      <w:r w:rsidR="00313A4A">
        <w:t xml:space="preserve"> communities</w:t>
      </w:r>
      <w:r w:rsidR="0050302C">
        <w:t xml:space="preserve"> of Hong Kong and Zhuhai were over 40 years old, </w:t>
      </w:r>
      <w:r w:rsidR="00983091">
        <w:t>but only</w:t>
      </w:r>
      <w:r w:rsidR="0050302C">
        <w:t xml:space="preserve"> </w:t>
      </w:r>
      <w:r w:rsidR="00983091">
        <w:t>less than one-third</w:t>
      </w:r>
      <w:r w:rsidR="0050302C">
        <w:t xml:space="preserve"> of those in the urban Macao and </w:t>
      </w:r>
      <w:proofErr w:type="spellStart"/>
      <w:r w:rsidR="0050302C">
        <w:t>Sanya</w:t>
      </w:r>
      <w:proofErr w:type="spellEnd"/>
      <w:r w:rsidR="00983091">
        <w:t xml:space="preserve"> aged 40 or above</w:t>
      </w:r>
      <w:r w:rsidR="0050302C">
        <w:t xml:space="preserve">. In the two SARs, female respondents accounted for over 50% of the sample, while the numbers in Zhuhai and </w:t>
      </w:r>
      <w:proofErr w:type="spellStart"/>
      <w:r w:rsidR="0050302C">
        <w:t>Sanya</w:t>
      </w:r>
      <w:proofErr w:type="spellEnd"/>
      <w:r w:rsidR="0050302C">
        <w:t xml:space="preserve"> were 41.4% and 65.4% respectively. </w:t>
      </w:r>
      <w:r w:rsidR="001057FA">
        <w:t>In Hong Kong and Zhuhai, 82.8% and 87.5%</w:t>
      </w:r>
      <w:r w:rsidR="00C727D8" w:rsidRPr="00C727D8">
        <w:t xml:space="preserve"> </w:t>
      </w:r>
      <w:r w:rsidR="00A15878">
        <w:t xml:space="preserve">of respondents, </w:t>
      </w:r>
      <w:r w:rsidR="00C727D8">
        <w:t>respectively</w:t>
      </w:r>
      <w:r w:rsidR="001057FA">
        <w:t xml:space="preserve">, had only received primary or secondary education.  </w:t>
      </w:r>
      <w:r w:rsidR="00C727D8">
        <w:t xml:space="preserve">In Macao and </w:t>
      </w:r>
      <w:proofErr w:type="spellStart"/>
      <w:r w:rsidR="00C727D8">
        <w:t>Sanya</w:t>
      </w:r>
      <w:proofErr w:type="spellEnd"/>
      <w:r w:rsidR="00C727D8">
        <w:t xml:space="preserve">, nearly 30% or more were educated to </w:t>
      </w:r>
      <w:r w:rsidR="00895C80">
        <w:t>tertiary</w:t>
      </w:r>
      <w:r w:rsidR="00C727D8">
        <w:t xml:space="preserve"> levels.</w:t>
      </w:r>
    </w:p>
    <w:p w14:paraId="29328A01" w14:textId="2E24B10E" w:rsidR="00313A4A" w:rsidRDefault="005B3A93" w:rsidP="00E45F58">
      <w:pPr>
        <w:spacing w:line="360" w:lineRule="auto"/>
        <w:ind w:firstLine="720"/>
        <w:jc w:val="both"/>
      </w:pPr>
      <w:r>
        <w:t>T</w:t>
      </w:r>
      <w:r w:rsidR="00F75B12">
        <w:t xml:space="preserve">he main descriptive statistics </w:t>
      </w:r>
      <w:r>
        <w:t>are</w:t>
      </w:r>
      <w:r w:rsidR="00F75B12">
        <w:t xml:space="preserve"> displayed in Table 4. </w:t>
      </w:r>
      <w:r w:rsidR="00A15878">
        <w:t>A</w:t>
      </w:r>
      <w:r w:rsidR="00F75B12">
        <w:t xml:space="preserve"> composite index was created by </w:t>
      </w:r>
      <w:r w:rsidR="002C5E37">
        <w:t>combining</w:t>
      </w:r>
      <w:r w:rsidR="00F75B12">
        <w:t xml:space="preserve"> the 16 responses about </w:t>
      </w:r>
      <w:r w:rsidR="00A15878">
        <w:t>coping and</w:t>
      </w:r>
      <w:r w:rsidR="00F75B12">
        <w:t xml:space="preserve"> adaptation </w:t>
      </w:r>
      <w:r w:rsidR="00A15878">
        <w:t>strategies</w:t>
      </w:r>
      <w:r w:rsidR="00F75B12">
        <w:t xml:space="preserve">. </w:t>
      </w:r>
      <w:r w:rsidR="00A15878">
        <w:t xml:space="preserve">Respondents </w:t>
      </w:r>
      <w:r w:rsidR="006F49FE">
        <w:t>in</w:t>
      </w:r>
      <w:r w:rsidR="00A15878">
        <w:t xml:space="preserve"> </w:t>
      </w:r>
      <w:r w:rsidR="006F49FE">
        <w:t>b</w:t>
      </w:r>
      <w:r w:rsidR="00F75B12">
        <w:t xml:space="preserve">oth Zhuhai and </w:t>
      </w:r>
      <w:proofErr w:type="spellStart"/>
      <w:r w:rsidR="00F75B12">
        <w:t>Sanya</w:t>
      </w:r>
      <w:proofErr w:type="spellEnd"/>
      <w:r w:rsidR="00F75B12">
        <w:t xml:space="preserve"> have made greater efforts than th</w:t>
      </w:r>
      <w:r w:rsidR="006F49FE">
        <w:t>ose</w:t>
      </w:r>
      <w:r w:rsidR="00F75B12">
        <w:t xml:space="preserve"> in the SARs</w:t>
      </w:r>
      <w:r w:rsidR="00790A60" w:rsidRPr="00790A60">
        <w:t xml:space="preserve"> </w:t>
      </w:r>
      <w:r w:rsidR="00790A60">
        <w:t>(Figure 3)</w:t>
      </w:r>
      <w:r w:rsidR="00F75B12">
        <w:t xml:space="preserve">. </w:t>
      </w:r>
      <w:r w:rsidR="009916E5">
        <w:t xml:space="preserve">Despite the timing of the survey, a significantly lower score was recorded in Macao than in Mainland (p &lt; 0.01). </w:t>
      </w:r>
      <w:r w:rsidR="00895C80">
        <w:t>S</w:t>
      </w:r>
      <w:r w:rsidR="007C71EF">
        <w:t>tatistically significant disparities were</w:t>
      </w:r>
      <w:r w:rsidR="009916E5">
        <w:t xml:space="preserve"> also</w:t>
      </w:r>
      <w:r w:rsidR="007C71EF">
        <w:t xml:space="preserve"> evident between Hong Kong and Macao</w:t>
      </w:r>
      <w:r w:rsidR="00895C80">
        <w:t xml:space="preserve">, but not between Zhuhai and </w:t>
      </w:r>
      <w:proofErr w:type="spellStart"/>
      <w:r w:rsidR="00895C80">
        <w:t>Sanya</w:t>
      </w:r>
      <w:proofErr w:type="spellEnd"/>
      <w:r w:rsidR="007C71EF">
        <w:t>.</w:t>
      </w:r>
      <w:r w:rsidR="00F75B12">
        <w:t xml:space="preserve"> The </w:t>
      </w:r>
      <w:r w:rsidR="00F75B12" w:rsidRPr="00F75B12">
        <w:t>Cronbach’s alpha</w:t>
      </w:r>
      <w:r w:rsidR="00F75B12">
        <w:t xml:space="preserve"> </w:t>
      </w:r>
      <w:r w:rsidR="007C71EF">
        <w:t xml:space="preserve">values </w:t>
      </w:r>
      <w:r w:rsidR="00F75B12">
        <w:t xml:space="preserve">reached or </w:t>
      </w:r>
      <w:r w:rsidR="00895C80">
        <w:t>nearly reached</w:t>
      </w:r>
      <w:r w:rsidR="00F75B12">
        <w:t xml:space="preserve"> the usual benchmark of 0.70, indicating scale reliability.</w:t>
      </w:r>
      <w:r w:rsidR="008A49DC">
        <w:t xml:space="preserve"> </w:t>
      </w:r>
      <w:r w:rsidR="00790A60">
        <w:t xml:space="preserve">Mobility and pooling strategies, such as developing a plan for removing inventories and sharing supplies, were commonly adopted or </w:t>
      </w:r>
      <w:r w:rsidR="007A23D4">
        <w:t xml:space="preserve">being </w:t>
      </w:r>
      <w:r w:rsidR="00790A60">
        <w:t xml:space="preserve">considered by these business operators. There were </w:t>
      </w:r>
      <w:r w:rsidR="008145F5">
        <w:t>fewer</w:t>
      </w:r>
      <w:r w:rsidR="00790A60">
        <w:t xml:space="preserve"> attempts to transfer risks through insurance and early purchases, and diversify incomes</w:t>
      </w:r>
      <w:r w:rsidR="007A23D4">
        <w:t xml:space="preserve"> through other investments</w:t>
      </w:r>
      <w:r w:rsidR="000D7CE4">
        <w:t xml:space="preserve">. Comparing with the SARs, the Mainland businesses </w:t>
      </w:r>
      <w:r w:rsidR="00871C02">
        <w:t>possessed</w:t>
      </w:r>
      <w:r w:rsidR="000D7CE4">
        <w:t xml:space="preserve"> greater adaptive capacity across all of the four strategies, with only one</w:t>
      </w:r>
      <w:r w:rsidR="00871C02">
        <w:t xml:space="preserve"> marginal</w:t>
      </w:r>
      <w:r w:rsidR="000D7CE4">
        <w:t xml:space="preserve"> </w:t>
      </w:r>
      <w:r w:rsidR="00871C02">
        <w:t>counter-example</w:t>
      </w:r>
      <w:r w:rsidR="000D7CE4">
        <w:t xml:space="preserve"> (Diversification – Macao and </w:t>
      </w:r>
      <w:proofErr w:type="spellStart"/>
      <w:r w:rsidR="000D7CE4">
        <w:t>Sanya</w:t>
      </w:r>
      <w:proofErr w:type="spellEnd"/>
      <w:r w:rsidR="000D7CE4">
        <w:t xml:space="preserve">) </w:t>
      </w:r>
      <w:r w:rsidR="00895C80">
        <w:t>(Table 4)</w:t>
      </w:r>
      <w:r w:rsidR="007A23D4">
        <w:t>.</w:t>
      </w:r>
      <w:r w:rsidR="00790A60">
        <w:t xml:space="preserve"> </w:t>
      </w:r>
    </w:p>
    <w:p w14:paraId="3F1EB9FA" w14:textId="623CCE59" w:rsidR="003651AD" w:rsidRDefault="007C7845" w:rsidP="00E45F58">
      <w:pPr>
        <w:spacing w:line="360" w:lineRule="auto"/>
        <w:ind w:firstLine="720"/>
        <w:jc w:val="both"/>
      </w:pPr>
      <w:r>
        <w:t>The levels of trust in public institutions were</w:t>
      </w:r>
      <w:r w:rsidR="007C71EF">
        <w:t xml:space="preserve"> </w:t>
      </w:r>
      <w:r w:rsidR="00681B3C">
        <w:t xml:space="preserve">significantly </w:t>
      </w:r>
      <w:r w:rsidR="007C71EF">
        <w:t xml:space="preserve">higher </w:t>
      </w:r>
      <w:r>
        <w:t xml:space="preserve">in Mainland </w:t>
      </w:r>
      <w:r w:rsidR="00C63BA7">
        <w:t>than</w:t>
      </w:r>
      <w:r>
        <w:t xml:space="preserve"> in</w:t>
      </w:r>
      <w:r w:rsidR="00C63BA7">
        <w:t xml:space="preserve"> the SARs</w:t>
      </w:r>
      <w:r w:rsidR="003C0377" w:rsidRPr="003C0377">
        <w:t xml:space="preserve"> </w:t>
      </w:r>
      <w:r w:rsidR="003C0377">
        <w:t>(Figure 4)</w:t>
      </w:r>
      <w:r w:rsidR="00C63BA7">
        <w:t xml:space="preserve">, corroborating the results of the </w:t>
      </w:r>
      <w:r w:rsidR="00C63BA7" w:rsidRPr="00C63BA7">
        <w:t>Asia Barometer Surveys</w:t>
      </w:r>
      <w:r w:rsidR="00C63BA7">
        <w:t xml:space="preserve"> </w:t>
      </w:r>
      <w:r w:rsidR="003C0377">
        <w:t>presented</w:t>
      </w:r>
      <w:r w:rsidR="00C63BA7">
        <w:t xml:space="preserve"> in Table 2.</w:t>
      </w:r>
      <w:r w:rsidR="00681B3C">
        <w:t xml:space="preserve"> </w:t>
      </w:r>
      <w:r w:rsidR="003C0377">
        <w:t>T</w:t>
      </w:r>
      <w:r w:rsidR="0020174E">
        <w:t>he highest level was recorded in</w:t>
      </w:r>
      <w:r w:rsidR="00C63BA7">
        <w:t xml:space="preserve"> </w:t>
      </w:r>
      <w:proofErr w:type="spellStart"/>
      <w:r w:rsidR="00802517">
        <w:t>Sanya</w:t>
      </w:r>
      <w:proofErr w:type="spellEnd"/>
      <w:r w:rsidR="0020174E">
        <w:t xml:space="preserve">, </w:t>
      </w:r>
      <w:r w:rsidR="003C0377">
        <w:t>thanks to</w:t>
      </w:r>
      <w:r w:rsidR="00871C02">
        <w:t xml:space="preserve"> the</w:t>
      </w:r>
      <w:r w:rsidR="003C0377">
        <w:t xml:space="preserve"> effective</w:t>
      </w:r>
      <w:r w:rsidR="00871C02">
        <w:t xml:space="preserve"> </w:t>
      </w:r>
      <w:r w:rsidR="00802517">
        <w:t>early warning systems</w:t>
      </w:r>
      <w:r w:rsidR="003C0377">
        <w:t xml:space="preserve"> established by the authorities</w:t>
      </w:r>
      <w:r w:rsidR="003D742F">
        <w:t xml:space="preserve">. </w:t>
      </w:r>
      <w:r w:rsidR="0074442D">
        <w:t>In contrast, the urban businesses in Macao expressed the lowest level of trust.</w:t>
      </w:r>
      <w:r w:rsidR="007C10A3">
        <w:t xml:space="preserve"> This is </w:t>
      </w:r>
      <w:r w:rsidR="007C10A3">
        <w:lastRenderedPageBreak/>
        <w:t>consistent with our expectations</w:t>
      </w:r>
      <w:r w:rsidR="00E17908">
        <w:t>,</w:t>
      </w:r>
      <w:r w:rsidR="007C10A3">
        <w:t xml:space="preserve"> as</w:t>
      </w:r>
      <w:r w:rsidR="0074442D">
        <w:t xml:space="preserve"> </w:t>
      </w:r>
      <w:r w:rsidR="007C10A3">
        <w:t>t</w:t>
      </w:r>
      <w:r w:rsidR="0074442D">
        <w:t xml:space="preserve">he survey was implemented a few months after Typhoon </w:t>
      </w:r>
      <w:proofErr w:type="spellStart"/>
      <w:r w:rsidR="0074442D">
        <w:t>Hato</w:t>
      </w:r>
      <w:proofErr w:type="spellEnd"/>
      <w:r w:rsidR="0074442D">
        <w:t xml:space="preserve"> shocked the city</w:t>
      </w:r>
      <w:r w:rsidR="007C10A3">
        <w:t xml:space="preserve"> and </w:t>
      </w:r>
      <w:r w:rsidR="00E17908">
        <w:t>the public had fresh memory about the government’s incompetence.</w:t>
      </w:r>
      <w:r w:rsidR="0039551C" w:rsidRPr="0039551C">
        <w:t xml:space="preserve"> </w:t>
      </w:r>
      <w:r w:rsidR="0039551C">
        <w:t>Statistically significant disparities were evident between</w:t>
      </w:r>
      <w:r w:rsidR="0039551C" w:rsidRPr="003D742F">
        <w:t xml:space="preserve"> </w:t>
      </w:r>
      <w:r w:rsidR="0039551C">
        <w:t xml:space="preserve">Zhuhai and </w:t>
      </w:r>
      <w:proofErr w:type="spellStart"/>
      <w:r w:rsidR="0039551C">
        <w:t>Sanya</w:t>
      </w:r>
      <w:proofErr w:type="spellEnd"/>
      <w:r w:rsidR="0039551C">
        <w:t>, but not between Hong Kong and Macao.</w:t>
      </w:r>
    </w:p>
    <w:p w14:paraId="048A73AD" w14:textId="3A1A8145" w:rsidR="00257BBC" w:rsidRDefault="003675E1" w:rsidP="00E45F58">
      <w:pPr>
        <w:spacing w:line="360" w:lineRule="auto"/>
        <w:ind w:firstLine="720"/>
        <w:jc w:val="both"/>
      </w:pPr>
      <w:r>
        <w:t xml:space="preserve">All other variables and their average values are listed in Table 4.  Despite the clear </w:t>
      </w:r>
      <w:r w:rsidR="003D742F">
        <w:t xml:space="preserve">tendencies </w:t>
      </w:r>
      <w:r>
        <w:t xml:space="preserve">discussed above, Macao and </w:t>
      </w:r>
      <w:proofErr w:type="spellStart"/>
      <w:r>
        <w:t>Sanya</w:t>
      </w:r>
      <w:proofErr w:type="spellEnd"/>
      <w:r>
        <w:t xml:space="preserve"> did not </w:t>
      </w:r>
      <w:r w:rsidR="0063139E">
        <w:t>show</w:t>
      </w:r>
      <w:r>
        <w:t xml:space="preserve"> significant differences in social expectation and social relationship</w:t>
      </w:r>
      <w:r w:rsidR="00420A4C">
        <w:t xml:space="preserve"> </w:t>
      </w:r>
      <w:r w:rsidR="00921E53">
        <w:t>(p &gt; 0.05)</w:t>
      </w:r>
      <w:r>
        <w:t xml:space="preserve">. </w:t>
      </w:r>
      <w:r w:rsidR="00420A4C">
        <w:t>T</w:t>
      </w:r>
      <w:r w:rsidR="006230BA">
        <w:t xml:space="preserve">he </w:t>
      </w:r>
      <w:r w:rsidR="003D742F">
        <w:t>surveyed islands of</w:t>
      </w:r>
      <w:r w:rsidR="006230BA">
        <w:t xml:space="preserve"> </w:t>
      </w:r>
      <w:r w:rsidR="003D742F">
        <w:t xml:space="preserve">both </w:t>
      </w:r>
      <w:r w:rsidR="004F4429">
        <w:t>Hong Kong and Zhuhai</w:t>
      </w:r>
      <w:r w:rsidR="006230BA">
        <w:t xml:space="preserve"> were rural areas, but the</w:t>
      </w:r>
      <w:r w:rsidR="003D742F">
        <w:t>ir scores in these social capital items were</w:t>
      </w:r>
      <w:r w:rsidR="006230BA">
        <w:t xml:space="preserve"> </w:t>
      </w:r>
      <w:r w:rsidR="004F4429">
        <w:t>the lowest and highest respectively</w:t>
      </w:r>
      <w:r w:rsidR="00921E53">
        <w:t xml:space="preserve"> (p &lt; 0.01)</w:t>
      </w:r>
      <w:r w:rsidR="004F4429">
        <w:t xml:space="preserve">. </w:t>
      </w:r>
      <w:r w:rsidR="00E44263">
        <w:t xml:space="preserve">A clear urban-rural split on these items was only found between Zhuhai and </w:t>
      </w:r>
      <w:proofErr w:type="spellStart"/>
      <w:r w:rsidR="00E44263">
        <w:t>Sanya</w:t>
      </w:r>
      <w:proofErr w:type="spellEnd"/>
      <w:r w:rsidR="00E44263">
        <w:t xml:space="preserve"> (p &lt; 0.01). </w:t>
      </w:r>
    </w:p>
    <w:p w14:paraId="38F7CB7A" w14:textId="2110527F" w:rsidR="004C1877" w:rsidRDefault="0026207A" w:rsidP="00E45F58">
      <w:pPr>
        <w:spacing w:line="360" w:lineRule="auto"/>
        <w:ind w:firstLine="720"/>
        <w:jc w:val="both"/>
      </w:pPr>
      <w:r>
        <w:t>The majority of businesses e</w:t>
      </w:r>
      <w:r w:rsidRPr="0026207A">
        <w:t xml:space="preserve">xperienced economic damage from the </w:t>
      </w:r>
      <w:r w:rsidR="00BE0E1D">
        <w:t>previous</w:t>
      </w:r>
      <w:r w:rsidRPr="0026207A">
        <w:t xml:space="preserve"> flooding or typhoon event</w:t>
      </w:r>
      <w:r>
        <w:t>. In Macao, over 90% of those surveyed were impacted, whereas in Hong Kong, only 62% suffered a loss</w:t>
      </w:r>
      <w:r w:rsidR="00921E53">
        <w:t xml:space="preserve"> (p &lt; 0.01)</w:t>
      </w:r>
      <w:r>
        <w:t>. Similarly, Macao and Hong Kong recorded the highest and lowest levels of hazard risk perception respectively</w:t>
      </w:r>
      <w:r w:rsidR="00921E53">
        <w:t xml:space="preserve"> (p &lt; 0.01)</w:t>
      </w:r>
      <w:r>
        <w:t xml:space="preserve">. </w:t>
      </w:r>
      <w:r w:rsidR="00257BBC">
        <w:t>T</w:t>
      </w:r>
      <w:r w:rsidR="006304F3">
        <w:t xml:space="preserve">he </w:t>
      </w:r>
      <w:r w:rsidR="0063139E">
        <w:t>average</w:t>
      </w:r>
      <w:r w:rsidR="006304F3">
        <w:t xml:space="preserve"> values for </w:t>
      </w:r>
      <w:r>
        <w:t>Zhuhai</w:t>
      </w:r>
      <w:r w:rsidR="006304F3">
        <w:t xml:space="preserve"> on both the damage and risk perception items were </w:t>
      </w:r>
      <w:r w:rsidR="00921E53">
        <w:t xml:space="preserve">not </w:t>
      </w:r>
      <w:r w:rsidR="009916E5">
        <w:t>different from</w:t>
      </w:r>
      <w:r w:rsidR="006304F3">
        <w:t xml:space="preserve"> </w:t>
      </w:r>
      <w:proofErr w:type="spellStart"/>
      <w:r w:rsidR="006304F3">
        <w:t>Sanya</w:t>
      </w:r>
      <w:proofErr w:type="spellEnd"/>
      <w:r w:rsidR="00921E53">
        <w:t xml:space="preserve"> (p &gt; 0.05)</w:t>
      </w:r>
      <w:r w:rsidR="00257BBC">
        <w:t>, but were significantly lower than those of Macao (p &lt; 0.01).</w:t>
      </w:r>
      <w:r w:rsidR="006304F3">
        <w:t xml:space="preserve"> </w:t>
      </w:r>
      <w:r w:rsidR="00921E53">
        <w:t xml:space="preserve"> </w:t>
      </w:r>
      <w:r w:rsidR="0063139E">
        <w:t xml:space="preserve"> </w:t>
      </w:r>
    </w:p>
    <w:p w14:paraId="6B5E84F4" w14:textId="163C5CBC" w:rsidR="003675E1" w:rsidRDefault="006304F3" w:rsidP="00E45F58">
      <w:pPr>
        <w:spacing w:line="360" w:lineRule="auto"/>
        <w:ind w:firstLine="720"/>
        <w:jc w:val="both"/>
      </w:pPr>
      <w:r>
        <w:t>Therefore,</w:t>
      </w:r>
      <w:r w:rsidR="0063139E">
        <w:t xml:space="preserve"> most of</w:t>
      </w:r>
      <w:r>
        <w:t xml:space="preserve"> </w:t>
      </w:r>
      <w:r w:rsidR="004C1877">
        <w:t xml:space="preserve">the </w:t>
      </w:r>
      <w:r w:rsidR="0063139E">
        <w:t>results</w:t>
      </w:r>
      <w:r>
        <w:t xml:space="preserve"> presented in Table 4 </w:t>
      </w:r>
      <w:r w:rsidR="004C1877">
        <w:t>d</w:t>
      </w:r>
      <w:r w:rsidR="0063139E">
        <w:t>o</w:t>
      </w:r>
      <w:r w:rsidR="004C1877">
        <w:t xml:space="preserve"> not show a consistent pattern of </w:t>
      </w:r>
      <w:r>
        <w:t>disparit</w:t>
      </w:r>
      <w:r w:rsidR="004C1877">
        <w:t>y</w:t>
      </w:r>
      <w:r>
        <w:t xml:space="preserve"> between the SARs and Mainland</w:t>
      </w:r>
      <w:r w:rsidR="004C1877">
        <w:t xml:space="preserve">, with those of Macao </w:t>
      </w:r>
      <w:r w:rsidR="0063139E">
        <w:t xml:space="preserve">being </w:t>
      </w:r>
      <w:r w:rsidR="00D75837">
        <w:t xml:space="preserve">very </w:t>
      </w:r>
      <w:r w:rsidR="004C1877">
        <w:t>close to</w:t>
      </w:r>
      <w:r w:rsidR="0063139E">
        <w:t>, or higher than,</w:t>
      </w:r>
      <w:r w:rsidR="004C1877">
        <w:t xml:space="preserve"> Zhuhai </w:t>
      </w:r>
      <w:r w:rsidR="0063139E">
        <w:t>or</w:t>
      </w:r>
      <w:r w:rsidR="004C1877">
        <w:t xml:space="preserve"> </w:t>
      </w:r>
      <w:proofErr w:type="spellStart"/>
      <w:r w:rsidR="004C1877">
        <w:t>Sanya</w:t>
      </w:r>
      <w:proofErr w:type="spellEnd"/>
      <w:r w:rsidR="004C1877">
        <w:t>.</w:t>
      </w:r>
      <w:r>
        <w:t xml:space="preserve"> </w:t>
      </w:r>
      <w:r w:rsidR="00FC7F20">
        <w:t>C</w:t>
      </w:r>
      <w:r w:rsidR="00346984">
        <w:t>lear tendencies are detected</w:t>
      </w:r>
      <w:r w:rsidR="00711ED8">
        <w:t xml:space="preserve"> </w:t>
      </w:r>
      <w:r w:rsidR="004C1877">
        <w:t>in</w:t>
      </w:r>
      <w:r>
        <w:t xml:space="preserve"> </w:t>
      </w:r>
      <w:r w:rsidR="00FC7F20">
        <w:t>adaptation practice</w:t>
      </w:r>
      <w:r w:rsidR="004C1877">
        <w:t xml:space="preserve"> and </w:t>
      </w:r>
      <w:r>
        <w:t>institutional trust</w:t>
      </w:r>
      <w:r w:rsidR="00FC7F20">
        <w:t xml:space="preserve"> (Figures 3 and 4)</w:t>
      </w:r>
      <w:r w:rsidR="004C1877">
        <w:t>.</w:t>
      </w:r>
      <w:r>
        <w:t xml:space="preserve"> </w:t>
      </w:r>
    </w:p>
    <w:p w14:paraId="7EEB6741" w14:textId="77777777" w:rsidR="00681B3C" w:rsidRDefault="00681B3C" w:rsidP="00E45F58">
      <w:pPr>
        <w:spacing w:line="360" w:lineRule="auto"/>
        <w:ind w:firstLine="720"/>
        <w:jc w:val="both"/>
      </w:pPr>
    </w:p>
    <w:p w14:paraId="39888981" w14:textId="466F0E24" w:rsidR="00EC1C69" w:rsidRDefault="00947644" w:rsidP="00E45F58">
      <w:pPr>
        <w:pStyle w:val="ListParagraph"/>
        <w:numPr>
          <w:ilvl w:val="1"/>
          <w:numId w:val="2"/>
        </w:numPr>
        <w:spacing w:line="360" w:lineRule="auto"/>
        <w:ind w:hanging="720"/>
      </w:pPr>
      <w:r>
        <w:t>Regression a</w:t>
      </w:r>
      <w:r w:rsidR="00EC1C69">
        <w:t>nalysis</w:t>
      </w:r>
    </w:p>
    <w:p w14:paraId="345FC73A" w14:textId="4D446F40" w:rsidR="00947644" w:rsidRDefault="00947644" w:rsidP="00E45F58">
      <w:pPr>
        <w:spacing w:line="360" w:lineRule="auto"/>
        <w:jc w:val="both"/>
      </w:pPr>
      <w:r>
        <w:t xml:space="preserve">We included eight variables in the regression analysis in order to ensure statistical power. </w:t>
      </w:r>
      <w:r w:rsidRPr="00947644">
        <w:t xml:space="preserve">The sample size of the Hong Kong </w:t>
      </w:r>
      <w:r>
        <w:t>survey</w:t>
      </w:r>
      <w:r w:rsidRPr="00947644">
        <w:t xml:space="preserve"> is the smallest among the four</w:t>
      </w:r>
      <w:r>
        <w:t xml:space="preserve"> </w:t>
      </w:r>
      <w:r w:rsidR="00FB732F">
        <w:t>study areas</w:t>
      </w:r>
      <w:r>
        <w:t>.</w:t>
      </w:r>
      <w:r w:rsidRPr="00947644">
        <w:t xml:space="preserve"> It gave us a reasonable chance (at least 80%) of detecting a medium effect size of 0.15</w:t>
      </w:r>
      <w:r>
        <w:t>,</w:t>
      </w:r>
      <w:r w:rsidRPr="00947644">
        <w:t xml:space="preserve"> given a conventional level of alpha (0.05) and 8 predictors. The Variance Inflation Factors of all models presented fell below the conventional rule of thumb of 5 and the values of Tolerance reached above 0.20, thus clearing any concerns about multicollinearity among the predictors.</w:t>
      </w:r>
    </w:p>
    <w:p w14:paraId="1B788FBD" w14:textId="3F6B875C" w:rsidR="009D4403" w:rsidRDefault="00947644" w:rsidP="00E45F58">
      <w:pPr>
        <w:spacing w:line="360" w:lineRule="auto"/>
        <w:ind w:firstLine="720"/>
        <w:jc w:val="both"/>
      </w:pPr>
      <w:r>
        <w:t xml:space="preserve">The results indicated </w:t>
      </w:r>
      <w:r w:rsidR="00A6607B">
        <w:t xml:space="preserve">marked differences </w:t>
      </w:r>
      <w:r w:rsidR="0039551C">
        <w:t>among</w:t>
      </w:r>
      <w:r w:rsidR="00A6607B">
        <w:t xml:space="preserve"> the four jurisdictions</w:t>
      </w:r>
      <w:r>
        <w:t xml:space="preserve">. </w:t>
      </w:r>
      <w:r w:rsidR="009D4403">
        <w:t xml:space="preserve">In the two SARs, </w:t>
      </w:r>
      <w:r w:rsidR="0039551C">
        <w:t>the adoption of protective measures</w:t>
      </w:r>
      <w:r w:rsidR="009D4403">
        <w:t xml:space="preserve"> was not </w:t>
      </w:r>
      <w:r w:rsidR="00401827">
        <w:t>related to</w:t>
      </w:r>
      <w:r w:rsidR="009D4403">
        <w:t xml:space="preserve"> institutional trust (Table 5). </w:t>
      </w:r>
      <w:r>
        <w:t xml:space="preserve">In Macao, social expectation and social relationship </w:t>
      </w:r>
      <w:r w:rsidR="0039551C">
        <w:t>ha</w:t>
      </w:r>
      <w:r w:rsidR="00FB732F">
        <w:t>d</w:t>
      </w:r>
      <w:r>
        <w:t xml:space="preserve"> opposite </w:t>
      </w:r>
      <w:r w:rsidR="0039551C">
        <w:t>effects</w:t>
      </w:r>
      <w:r w:rsidR="00FB732F">
        <w:t>.</w:t>
      </w:r>
      <w:r w:rsidR="009D4403">
        <w:t xml:space="preserve"> </w:t>
      </w:r>
      <w:r w:rsidR="00FB732F">
        <w:t>I</w:t>
      </w:r>
      <w:r>
        <w:t xml:space="preserve">n Hong Kong, </w:t>
      </w:r>
      <w:r w:rsidR="009D4403">
        <w:t xml:space="preserve">only social expectation </w:t>
      </w:r>
      <w:r w:rsidR="0039551C">
        <w:t>created</w:t>
      </w:r>
      <w:r w:rsidR="009D4403">
        <w:t xml:space="preserve"> a significant positive impact</w:t>
      </w:r>
      <w:r w:rsidR="00FB732F">
        <w:t>, implying that</w:t>
      </w:r>
      <w:r w:rsidR="009D4403">
        <w:t xml:space="preserve"> </w:t>
      </w:r>
      <w:r w:rsidR="00FB732F">
        <w:t>t</w:t>
      </w:r>
      <w:r w:rsidR="00673744">
        <w:t xml:space="preserve">he stronger the expectations of friends, family and other </w:t>
      </w:r>
      <w:r w:rsidR="005D63C1">
        <w:lastRenderedPageBreak/>
        <w:t xml:space="preserve">members of local </w:t>
      </w:r>
      <w:r w:rsidR="00673744">
        <w:t xml:space="preserve">community, the more likely the respondent would take action. </w:t>
      </w:r>
      <w:r w:rsidR="009D4403">
        <w:t xml:space="preserve">Both regression models explained more than 20% of variations in the dependent variable. </w:t>
      </w:r>
    </w:p>
    <w:p w14:paraId="637C326C" w14:textId="71C7FC6B" w:rsidR="0019062A" w:rsidRDefault="009D4403" w:rsidP="00E45F58">
      <w:pPr>
        <w:spacing w:line="360" w:lineRule="auto"/>
        <w:ind w:firstLine="720"/>
        <w:jc w:val="both"/>
      </w:pPr>
      <w:r>
        <w:t xml:space="preserve">Contrasting results were found in the two Mainland cities (Table 6). Only in </w:t>
      </w:r>
      <w:proofErr w:type="spellStart"/>
      <w:r>
        <w:t>Sanya</w:t>
      </w:r>
      <w:proofErr w:type="spellEnd"/>
      <w:r>
        <w:t>, institutional trust was related to</w:t>
      </w:r>
      <w:r w:rsidR="0085486B">
        <w:t xml:space="preserve"> the</w:t>
      </w:r>
      <w:r>
        <w:t xml:space="preserve"> </w:t>
      </w:r>
      <w:r w:rsidR="0085486B">
        <w:t>adoption of protective measures</w:t>
      </w:r>
      <w:r>
        <w:t>.</w:t>
      </w:r>
      <w:r w:rsidR="00A6607B">
        <w:t xml:space="preserve"> There was a greater tendency for</w:t>
      </w:r>
      <w:r w:rsidR="00673744">
        <w:t xml:space="preserve"> </w:t>
      </w:r>
      <w:r w:rsidR="00A6607B">
        <w:t xml:space="preserve">respondents to take on responsibility when they believed that the authorities could </w:t>
      </w:r>
      <w:r w:rsidR="005D63C1">
        <w:t xml:space="preserve">and would </w:t>
      </w:r>
      <w:r w:rsidR="00A6607B">
        <w:t xml:space="preserve">help residents reduce the impacts of extreme weather. </w:t>
      </w:r>
      <w:r w:rsidR="005D63C1">
        <w:t>The effects of</w:t>
      </w:r>
      <w:r w:rsidR="00A6607B">
        <w:t xml:space="preserve"> social expectation and social relationship</w:t>
      </w:r>
      <w:r w:rsidR="005D63C1">
        <w:t xml:space="preserve"> </w:t>
      </w:r>
      <w:r w:rsidR="0039551C">
        <w:t xml:space="preserve">lacked </w:t>
      </w:r>
      <w:r w:rsidR="005D63C1">
        <w:t>significan</w:t>
      </w:r>
      <w:r w:rsidR="0039551C">
        <w:t>ce</w:t>
      </w:r>
      <w:r w:rsidR="00A6607B">
        <w:t xml:space="preserve">. </w:t>
      </w:r>
      <w:r w:rsidR="005D63C1">
        <w:t>I</w:t>
      </w:r>
      <w:r w:rsidR="00A6607B">
        <w:t>n Zhuhai,</w:t>
      </w:r>
      <w:r w:rsidR="005D63C1">
        <w:t xml:space="preserve"> </w:t>
      </w:r>
      <w:r w:rsidR="00A6607B">
        <w:t xml:space="preserve">social relationship </w:t>
      </w:r>
      <w:r w:rsidR="00401827">
        <w:t>was positively associated with</w:t>
      </w:r>
      <w:r w:rsidR="005D63C1">
        <w:t xml:space="preserve"> action, suggesting that the quality of relationships with friends, family and other members of</w:t>
      </w:r>
      <w:r w:rsidR="005D63C1" w:rsidRPr="005D63C1">
        <w:t xml:space="preserve"> </w:t>
      </w:r>
      <w:r w:rsidR="005D63C1">
        <w:t xml:space="preserve">community </w:t>
      </w:r>
      <w:r w:rsidR="00632257">
        <w:t xml:space="preserve">would </w:t>
      </w:r>
      <w:r w:rsidR="005D63C1">
        <w:t xml:space="preserve">contribute to the willingness to take responsibility for risk management. This </w:t>
      </w:r>
      <w:r w:rsidR="007559F9">
        <w:t xml:space="preserve">stands in </w:t>
      </w:r>
      <w:r w:rsidR="00401827">
        <w:t>contrast with</w:t>
      </w:r>
      <w:r w:rsidR="005D63C1">
        <w:t xml:space="preserve"> Macao, where a significant negative relationship was found.  </w:t>
      </w:r>
    </w:p>
    <w:p w14:paraId="202B83D8" w14:textId="42D8FAB2" w:rsidR="00553FE0" w:rsidRDefault="00553FE0" w:rsidP="00E45F58">
      <w:pPr>
        <w:spacing w:line="360" w:lineRule="auto"/>
        <w:ind w:firstLine="720"/>
        <w:jc w:val="both"/>
      </w:pPr>
      <w:r>
        <w:t xml:space="preserve">To further examine the trust effects, </w:t>
      </w:r>
      <w:r w:rsidR="0028453B">
        <w:t>we conducted an extended analysis using a combined sample of Hong Kong, Macao, and Zhuhai</w:t>
      </w:r>
      <w:r w:rsidR="00AA22C6">
        <w:t>.</w:t>
      </w:r>
      <w:r w:rsidR="0028453B">
        <w:t xml:space="preserve"> </w:t>
      </w:r>
      <w:r w:rsidR="00AA22C6">
        <w:t xml:space="preserve">As shown above, there was </w:t>
      </w:r>
      <w:r w:rsidR="0028453B">
        <w:t>no significant relationship between institutional trust and</w:t>
      </w:r>
      <w:r w:rsidR="0028453B" w:rsidRPr="0028453B">
        <w:t xml:space="preserve"> </w:t>
      </w:r>
      <w:r w:rsidR="0028453B">
        <w:t>adoption of protective measures</w:t>
      </w:r>
      <w:r w:rsidR="00AA22C6">
        <w:t xml:space="preserve"> across the three cities</w:t>
      </w:r>
      <w:r w:rsidR="0028453B">
        <w:t>. T</w:t>
      </w:r>
      <w:r>
        <w:t xml:space="preserve">wo separate regression models were constructed and presented in Table 7. The original variable of institutional trust was used in the first model (left), whereas an interaction term of institutional trust was used in the second model (right). Only the interaction term </w:t>
      </w:r>
      <w:r w:rsidR="00AA22C6">
        <w:t>indicated</w:t>
      </w:r>
      <w:r>
        <w:t xml:space="preserve"> a significant positive effect. This suggests that</w:t>
      </w:r>
      <w:r w:rsidR="00AA22C6">
        <w:t xml:space="preserve"> institutional trust was associated with action, but </w:t>
      </w:r>
      <w:bookmarkStart w:id="3" w:name="_Hlk56775605"/>
      <w:r w:rsidR="00AA22C6">
        <w:t xml:space="preserve">only among those who were highly confident in the authorities. </w:t>
      </w:r>
      <w:bookmarkEnd w:id="3"/>
    </w:p>
    <w:p w14:paraId="31C50C2A" w14:textId="5055FDD3" w:rsidR="005D63C1" w:rsidRDefault="005D63C1" w:rsidP="00E45F58">
      <w:pPr>
        <w:spacing w:line="360" w:lineRule="auto"/>
        <w:ind w:firstLine="720"/>
        <w:jc w:val="both"/>
      </w:pPr>
      <w:r>
        <w:t xml:space="preserve">These results show a </w:t>
      </w:r>
      <w:r w:rsidR="00FC7F20">
        <w:t xml:space="preserve">systematic </w:t>
      </w:r>
      <w:r w:rsidR="003D5C24">
        <w:t>tendency</w:t>
      </w:r>
      <w:r>
        <w:t xml:space="preserve">. In </w:t>
      </w:r>
      <w:proofErr w:type="spellStart"/>
      <w:r>
        <w:t>Sanya</w:t>
      </w:r>
      <w:proofErr w:type="spellEnd"/>
      <w:r>
        <w:t xml:space="preserve">, where the authorities were </w:t>
      </w:r>
      <w:r w:rsidR="004B114E">
        <w:t>believed to be</w:t>
      </w:r>
      <w:r>
        <w:t xml:space="preserve"> competent and wil</w:t>
      </w:r>
      <w:r w:rsidR="00994151">
        <w:t>l</w:t>
      </w:r>
      <w:r>
        <w:t>in</w:t>
      </w:r>
      <w:r w:rsidR="00994151">
        <w:t>g</w:t>
      </w:r>
      <w:r>
        <w:t xml:space="preserve"> to help, </w:t>
      </w:r>
      <w:r w:rsidR="00401827">
        <w:t xml:space="preserve">institutional trust was the only predictor of action (besides </w:t>
      </w:r>
      <w:r w:rsidR="00632257">
        <w:t xml:space="preserve">a </w:t>
      </w:r>
      <w:r w:rsidR="00401827">
        <w:t>control variable). As the level of trust decreased, the effect</w:t>
      </w:r>
      <w:r w:rsidR="00632257">
        <w:t>s</w:t>
      </w:r>
      <w:r w:rsidR="00401827">
        <w:t xml:space="preserve"> of trust on action </w:t>
      </w:r>
      <w:r w:rsidR="00632257">
        <w:t>diminished</w:t>
      </w:r>
      <w:r w:rsidR="00401827">
        <w:t xml:space="preserve">, but </w:t>
      </w:r>
      <w:r w:rsidR="007559F9">
        <w:t>those</w:t>
      </w:r>
      <w:r w:rsidR="00401827">
        <w:t xml:space="preserve"> of social relationship became </w:t>
      </w:r>
      <w:r w:rsidR="00632257">
        <w:t>noticeable</w:t>
      </w:r>
      <w:r w:rsidR="00401827">
        <w:t xml:space="preserve">, as demonstrated by Zhuhai. As the level of trust further decreased, social relationship lost </w:t>
      </w:r>
      <w:r w:rsidR="003C46A3">
        <w:t>impact</w:t>
      </w:r>
      <w:r w:rsidR="00401827">
        <w:t xml:space="preserve"> while social expectation </w:t>
      </w:r>
      <w:r w:rsidR="0085486B">
        <w:t>gained</w:t>
      </w:r>
      <w:r w:rsidR="003C46A3">
        <w:t xml:space="preserve"> significance</w:t>
      </w:r>
      <w:r w:rsidR="00401827">
        <w:t xml:space="preserve">, as demonstrated by Hong Kong. </w:t>
      </w:r>
      <w:r w:rsidR="009C7577">
        <w:t xml:space="preserve">Both </w:t>
      </w:r>
      <w:r w:rsidR="00403B6D">
        <w:t xml:space="preserve">social expectation and relationship </w:t>
      </w:r>
      <w:r w:rsidR="009C7577">
        <w:t xml:space="preserve">were strong predictors of action in Macao, </w:t>
      </w:r>
      <w:r w:rsidR="00403B6D">
        <w:t>whose local</w:t>
      </w:r>
      <w:r w:rsidR="009C7577">
        <w:t xml:space="preserve"> authorities </w:t>
      </w:r>
      <w:r w:rsidR="003C46A3">
        <w:t>received the poorest evaluations</w:t>
      </w:r>
      <w:r w:rsidR="009C7577">
        <w:t xml:space="preserve">. </w:t>
      </w:r>
      <w:r w:rsidR="003C46A3">
        <w:t>Thus, s</w:t>
      </w:r>
      <w:r w:rsidR="009C7577">
        <w:t xml:space="preserve">ocial capital replaced public expectations of government as a driver of action as we moved </w:t>
      </w:r>
      <w:r w:rsidR="00994151">
        <w:t>from high</w:t>
      </w:r>
      <w:r w:rsidR="007559F9">
        <w:t>er</w:t>
      </w:r>
      <w:r w:rsidR="00994151">
        <w:t xml:space="preserve"> to low</w:t>
      </w:r>
      <w:r w:rsidR="007559F9">
        <w:t>er</w:t>
      </w:r>
      <w:r w:rsidR="00994151">
        <w:t xml:space="preserve"> levels</w:t>
      </w:r>
      <w:r w:rsidR="009C7577">
        <w:t xml:space="preserve"> of institutional trust. </w:t>
      </w:r>
      <w:r w:rsidR="003C46A3">
        <w:t>Figure 5</w:t>
      </w:r>
      <w:r w:rsidR="003C46A3" w:rsidRPr="003C46A3">
        <w:t xml:space="preserve"> </w:t>
      </w:r>
      <w:r w:rsidR="0085771B">
        <w:t>summarize</w:t>
      </w:r>
      <w:r w:rsidR="003C46A3">
        <w:t>s</w:t>
      </w:r>
      <w:r w:rsidR="0085771B">
        <w:t xml:space="preserve"> </w:t>
      </w:r>
      <w:r w:rsidR="003C46A3">
        <w:t>these results</w:t>
      </w:r>
      <w:r w:rsidR="0085771B">
        <w:t>.</w:t>
      </w:r>
      <w:r w:rsidR="00403B6D">
        <w:t xml:space="preserve"> </w:t>
      </w:r>
    </w:p>
    <w:p w14:paraId="7D3F9B10" w14:textId="3CF9CC53" w:rsidR="005D63C1" w:rsidRDefault="005D63C1" w:rsidP="00E45F58">
      <w:pPr>
        <w:spacing w:line="360" w:lineRule="auto"/>
        <w:ind w:firstLine="720"/>
        <w:jc w:val="both"/>
      </w:pPr>
    </w:p>
    <w:p w14:paraId="4674816C" w14:textId="1A1585EA" w:rsidR="00947644" w:rsidRPr="0085486B" w:rsidRDefault="00994151" w:rsidP="00E45F58">
      <w:pPr>
        <w:pStyle w:val="ListParagraph"/>
        <w:numPr>
          <w:ilvl w:val="0"/>
          <w:numId w:val="2"/>
        </w:numPr>
        <w:spacing w:line="360" w:lineRule="auto"/>
        <w:ind w:hanging="720"/>
        <w:rPr>
          <w:b/>
          <w:bCs/>
        </w:rPr>
      </w:pPr>
      <w:r w:rsidRPr="0085486B">
        <w:rPr>
          <w:b/>
          <w:bCs/>
        </w:rPr>
        <w:t>Discussion</w:t>
      </w:r>
      <w:r w:rsidR="0085771B" w:rsidRPr="0085486B">
        <w:rPr>
          <w:b/>
          <w:bCs/>
        </w:rPr>
        <w:t xml:space="preserve"> </w:t>
      </w:r>
    </w:p>
    <w:p w14:paraId="460743AA" w14:textId="08970EE8" w:rsidR="002E2793" w:rsidRDefault="0085771B" w:rsidP="00E45F58">
      <w:pPr>
        <w:spacing w:line="360" w:lineRule="auto"/>
        <w:jc w:val="both"/>
      </w:pPr>
      <w:r>
        <w:t xml:space="preserve">The </w:t>
      </w:r>
      <w:r w:rsidR="00584025">
        <w:t>results indicate</w:t>
      </w:r>
      <w:r>
        <w:t xml:space="preserve"> a </w:t>
      </w:r>
      <w:r w:rsidR="00F87793">
        <w:t>complex</w:t>
      </w:r>
      <w:r>
        <w:t xml:space="preserve"> relationship between public expectations of government and adaptation practice.</w:t>
      </w:r>
      <w:r w:rsidR="0036435D">
        <w:t xml:space="preserve"> </w:t>
      </w:r>
      <w:r w:rsidR="002E2793">
        <w:t xml:space="preserve">In our </w:t>
      </w:r>
      <w:r w:rsidR="00501059">
        <w:t>surveys</w:t>
      </w:r>
      <w:r w:rsidR="002E2793">
        <w:t xml:space="preserve">, institutional trust </w:t>
      </w:r>
      <w:r w:rsidR="00501059">
        <w:t xml:space="preserve">is </w:t>
      </w:r>
      <w:r w:rsidR="002E2793">
        <w:t xml:space="preserve">articulated </w:t>
      </w:r>
      <w:r w:rsidR="007D0533">
        <w:t>in terms of</w:t>
      </w:r>
      <w:r w:rsidR="002E2793">
        <w:t xml:space="preserve"> </w:t>
      </w:r>
      <w:r w:rsidR="007D0533">
        <w:t xml:space="preserve">a </w:t>
      </w:r>
      <w:r w:rsidR="002E2793">
        <w:t>calculative judgement</w:t>
      </w:r>
      <w:r w:rsidR="007D0533">
        <w:t xml:space="preserve"> on</w:t>
      </w:r>
      <w:r w:rsidR="002E2793">
        <w:t xml:space="preserve"> the prospects for government action</w:t>
      </w:r>
      <w:r w:rsidR="007D0533">
        <w:t>, rather than a moral judgement</w:t>
      </w:r>
      <w:r w:rsidR="002E2793">
        <w:t>.</w:t>
      </w:r>
      <w:r>
        <w:t xml:space="preserve"> </w:t>
      </w:r>
      <w:r w:rsidR="002E2793">
        <w:t xml:space="preserve">This </w:t>
      </w:r>
      <w:r w:rsidR="00501059">
        <w:t>is</w:t>
      </w:r>
      <w:r w:rsidR="002E2793">
        <w:t xml:space="preserve"> </w:t>
      </w:r>
      <w:r w:rsidR="003D5C24">
        <w:t>supported</w:t>
      </w:r>
      <w:r w:rsidR="002E2793">
        <w:t xml:space="preserve"> by a sample </w:t>
      </w:r>
      <w:r w:rsidR="002E2793">
        <w:lastRenderedPageBreak/>
        <w:t>of individuals respond</w:t>
      </w:r>
      <w:r w:rsidR="004B114E">
        <w:t>ing</w:t>
      </w:r>
      <w:r w:rsidR="002E2793">
        <w:t xml:space="preserve"> in the capacity of b</w:t>
      </w:r>
      <w:r w:rsidR="0036435D">
        <w:t>usiness operator</w:t>
      </w:r>
      <w:r w:rsidR="002E2793">
        <w:t>s.</w:t>
      </w:r>
      <w:r w:rsidR="0036435D">
        <w:t xml:space="preserve"> </w:t>
      </w:r>
      <w:r w:rsidR="002E2793">
        <w:t xml:space="preserve">We </w:t>
      </w:r>
      <w:r w:rsidR="00501059">
        <w:t>find</w:t>
      </w:r>
      <w:r w:rsidR="002E2793">
        <w:t xml:space="preserve"> that these individuals </w:t>
      </w:r>
      <w:r w:rsidR="0036435D">
        <w:t xml:space="preserve">would accept greater responsibilities for </w:t>
      </w:r>
      <w:r w:rsidR="00A862F0">
        <w:t>managing the risks of extreme weather</w:t>
      </w:r>
      <w:r w:rsidR="0036435D">
        <w:t xml:space="preserve"> </w:t>
      </w:r>
      <w:r w:rsidR="00A862F0">
        <w:t>if</w:t>
      </w:r>
      <w:r w:rsidR="0036435D">
        <w:t xml:space="preserve"> they trust the government.</w:t>
      </w:r>
      <w:r w:rsidR="002E2793">
        <w:t xml:space="preserve"> </w:t>
      </w:r>
      <w:r w:rsidR="00584025">
        <w:t xml:space="preserve">Such a </w:t>
      </w:r>
      <w:r w:rsidR="00501059">
        <w:t>positive relationship</w:t>
      </w:r>
      <w:r w:rsidR="002E2793">
        <w:t xml:space="preserve"> </w:t>
      </w:r>
      <w:r w:rsidR="00501059">
        <w:t xml:space="preserve">is also </w:t>
      </w:r>
      <w:r w:rsidR="003D5C24">
        <w:t>demonstrated</w:t>
      </w:r>
      <w:r w:rsidR="00501059">
        <w:t xml:space="preserve"> by</w:t>
      </w:r>
      <w:r w:rsidR="002E2793">
        <w:t xml:space="preserve"> </w:t>
      </w:r>
      <w:proofErr w:type="spellStart"/>
      <w:r w:rsidR="002E2793">
        <w:t>Adger</w:t>
      </w:r>
      <w:proofErr w:type="spellEnd"/>
      <w:r w:rsidR="002E2793">
        <w:t xml:space="preserve"> et al.</w:t>
      </w:r>
      <w:r w:rsidR="00501059">
        <w:t xml:space="preserve"> </w:t>
      </w:r>
      <w:r w:rsidR="002E2793">
        <w:t>(2013, 2016, 201</w:t>
      </w:r>
      <w:r w:rsidR="00BE1E70">
        <w:t>8</w:t>
      </w:r>
      <w:r w:rsidR="002E2793">
        <w:t xml:space="preserve">), but not </w:t>
      </w:r>
      <w:proofErr w:type="spellStart"/>
      <w:r w:rsidR="002E2793" w:rsidRPr="004542FC">
        <w:t>Grothmann</w:t>
      </w:r>
      <w:proofErr w:type="spellEnd"/>
      <w:r w:rsidR="002E2793" w:rsidRPr="004542FC">
        <w:t xml:space="preserve"> </w:t>
      </w:r>
      <w:r w:rsidR="002E2793">
        <w:t>and</w:t>
      </w:r>
      <w:r w:rsidR="002E2793" w:rsidRPr="004542FC">
        <w:t xml:space="preserve"> </w:t>
      </w:r>
      <w:proofErr w:type="spellStart"/>
      <w:r w:rsidR="002E2793" w:rsidRPr="004542FC">
        <w:t>Reusswig</w:t>
      </w:r>
      <w:proofErr w:type="spellEnd"/>
      <w:r w:rsidR="002E2793" w:rsidRPr="004542FC">
        <w:t xml:space="preserve"> </w:t>
      </w:r>
      <w:r w:rsidR="002E2793">
        <w:t>(</w:t>
      </w:r>
      <w:r w:rsidR="002E2793" w:rsidRPr="004542FC">
        <w:t>2006</w:t>
      </w:r>
      <w:r w:rsidR="002E2793">
        <w:t xml:space="preserve">), </w:t>
      </w:r>
      <w:proofErr w:type="spellStart"/>
      <w:r w:rsidR="002E2793">
        <w:t>Chamlee</w:t>
      </w:r>
      <w:proofErr w:type="spellEnd"/>
      <w:r w:rsidR="002E2793">
        <w:t xml:space="preserve">-Wright and </w:t>
      </w:r>
      <w:proofErr w:type="spellStart"/>
      <w:r w:rsidR="002E2793">
        <w:t>Storr</w:t>
      </w:r>
      <w:proofErr w:type="spellEnd"/>
      <w:r w:rsidR="002E2793">
        <w:t xml:space="preserve"> (2010), and </w:t>
      </w:r>
      <w:r w:rsidR="002E2793" w:rsidRPr="004542FC">
        <w:t xml:space="preserve">Terpstra </w:t>
      </w:r>
      <w:r w:rsidR="002E2793">
        <w:t>(</w:t>
      </w:r>
      <w:r w:rsidR="002E2793" w:rsidRPr="004542FC">
        <w:t>2011</w:t>
      </w:r>
      <w:r w:rsidR="002E2793">
        <w:t>)</w:t>
      </w:r>
      <w:r w:rsidR="00584025">
        <w:t>.</w:t>
      </w:r>
    </w:p>
    <w:p w14:paraId="0BD7F824" w14:textId="39CDC761" w:rsidR="00A862F0" w:rsidRDefault="007D0533" w:rsidP="00E45F58">
      <w:pPr>
        <w:spacing w:line="360" w:lineRule="auto"/>
        <w:jc w:val="both"/>
      </w:pPr>
      <w:r>
        <w:tab/>
      </w:r>
      <w:r w:rsidR="00584025">
        <w:t>However, t</w:t>
      </w:r>
      <w:r>
        <w:t>he strong linkage between trust and action</w:t>
      </w:r>
      <w:r w:rsidR="00501059">
        <w:t xml:space="preserve"> is </w:t>
      </w:r>
      <w:r w:rsidR="00E4225D">
        <w:t>limited to</w:t>
      </w:r>
      <w:r w:rsidR="00501059">
        <w:t xml:space="preserve"> </w:t>
      </w:r>
      <w:proofErr w:type="spellStart"/>
      <w:r w:rsidR="00501059">
        <w:t>Sanya</w:t>
      </w:r>
      <w:proofErr w:type="spellEnd"/>
      <w:r w:rsidR="00501059">
        <w:t xml:space="preserve">. </w:t>
      </w:r>
      <w:r w:rsidR="00BE1E70">
        <w:fldChar w:fldCharType="begin"/>
      </w:r>
      <w:r w:rsidR="00BE1E70">
        <w:instrText xml:space="preserve"> ADDIN EN.CITE &lt;EndNote&gt;&lt;Cite AuthorYear="1"&gt;&lt;Author&gt;Kettle&lt;/Author&gt;&lt;Year&gt;2016&lt;/Year&gt;&lt;RecNum&gt;2246&lt;/RecNum&gt;&lt;DisplayText&gt;Kettle and Dow (2016)&lt;/DisplayText&gt;&lt;record&gt;&lt;rec-number&gt;2246&lt;/rec-number&gt;&lt;foreign-keys&gt;&lt;key app="EN" db-id="e5wp0fapdsdtrmefd96vazdmdae9zrapftdv" timestamp="1595759516"&gt;2246&lt;/key&gt;&lt;/foreign-keys&gt;&lt;ref-type name="Journal Article"&gt;17&lt;/ref-type&gt;&lt;contributors&gt;&lt;authors&gt;&lt;author&gt;Kettle, Nathan P.&lt;/author&gt;&lt;author&gt;Dow, Kirstin&lt;/author&gt;&lt;/authors&gt;&lt;/contributors&gt;&lt;titles&gt;&lt;title&gt;The Role of Perceived Risk, Uncertainty, and Trust on Coastal Climate Change Adaptation Planning&lt;/title&gt;&lt;/titles&gt;&lt;pages&gt;579-606&lt;/pages&gt;&lt;volume&gt;48&lt;/volume&gt;&lt;number&gt;4&lt;/number&gt;&lt;keywords&gt;&lt;keyword&gt;adaptation planning,climate change,ordinal regression,coastal&lt;/keyword&gt;&lt;/keywords&gt;&lt;dates&gt;&lt;year&gt;2016&lt;/year&gt;&lt;/dates&gt;&lt;urls&gt;&lt;related-urls&gt;&lt;url&gt;https://journals.sagepub.com/doi/abs/10.1177/0013916514551049&lt;/url&gt;&lt;/related-urls&gt;&lt;/urls&gt;&lt;electronic-resource-num&gt;10.1177/0013916514551049&lt;/electronic-resource-num&gt;&lt;/record&gt;&lt;/Cite&gt;&lt;/EndNote&gt;</w:instrText>
      </w:r>
      <w:r w:rsidR="00BE1E70">
        <w:fldChar w:fldCharType="separate"/>
      </w:r>
      <w:r w:rsidR="00BE1E70">
        <w:rPr>
          <w:noProof/>
        </w:rPr>
        <w:t>Kettle and Dow (2016)</w:t>
      </w:r>
      <w:r w:rsidR="00BE1E70">
        <w:fldChar w:fldCharType="end"/>
      </w:r>
      <w:r w:rsidR="00BE1E70">
        <w:t xml:space="preserve"> </w:t>
      </w:r>
      <w:r w:rsidR="008559D6">
        <w:t>have</w:t>
      </w:r>
      <w:r w:rsidR="008C09C1">
        <w:t xml:space="preserve"> </w:t>
      </w:r>
      <w:r w:rsidR="004B114E">
        <w:t>defined</w:t>
      </w:r>
      <w:r w:rsidR="008559D6">
        <w:t xml:space="preserve"> trust in government in terms of abilities and intentions</w:t>
      </w:r>
      <w:r w:rsidR="00E4225D">
        <w:t>.</w:t>
      </w:r>
      <w:r w:rsidR="008559D6">
        <w:t xml:space="preserve"> </w:t>
      </w:r>
      <w:r w:rsidR="00E4225D">
        <w:t>They</w:t>
      </w:r>
      <w:r w:rsidR="008559D6">
        <w:t xml:space="preserve"> found </w:t>
      </w:r>
      <w:r w:rsidR="008C09C1">
        <w:t xml:space="preserve">a </w:t>
      </w:r>
      <w:r w:rsidR="008559D6">
        <w:t xml:space="preserve">positive relationship </w:t>
      </w:r>
      <w:r w:rsidR="008C09C1">
        <w:t>between trust and</w:t>
      </w:r>
      <w:r w:rsidR="008559D6">
        <w:t xml:space="preserve"> people’s support to climate change adaptation</w:t>
      </w:r>
      <w:r w:rsidR="008C09C1">
        <w:t>, which is</w:t>
      </w:r>
      <w:r w:rsidR="008559D6">
        <w:t xml:space="preserve"> significant only in Maryland, where trust in government is the highest among three U.S states.</w:t>
      </w:r>
      <w:r w:rsidR="008559D6" w:rsidRPr="008559D6">
        <w:t xml:space="preserve"> </w:t>
      </w:r>
      <w:r w:rsidR="00F87793">
        <w:t>Feedback from our respondents</w:t>
      </w:r>
      <w:r w:rsidR="009036FB">
        <w:t xml:space="preserve"> </w:t>
      </w:r>
      <w:r w:rsidR="00F87793">
        <w:t xml:space="preserve">indicates </w:t>
      </w:r>
      <w:r w:rsidR="009036FB">
        <w:t xml:space="preserve">that </w:t>
      </w:r>
      <w:r w:rsidR="009036FB" w:rsidRPr="00C33608">
        <w:t>m</w:t>
      </w:r>
      <w:r w:rsidR="00501059" w:rsidRPr="00C33608">
        <w:t xml:space="preserve">ost of the </w:t>
      </w:r>
      <w:proofErr w:type="spellStart"/>
      <w:r w:rsidR="00E4225D">
        <w:t>Sanya</w:t>
      </w:r>
      <w:proofErr w:type="spellEnd"/>
      <w:r w:rsidR="00E4225D">
        <w:t xml:space="preserve"> </w:t>
      </w:r>
      <w:r w:rsidR="00501059" w:rsidRPr="00C33608">
        <w:t xml:space="preserve">businesses surveyed received localized support and information from the management authority of the scenic areas they work in and from local public bodies, reflecting their long experience in coping with typhoons as well as the strategic importance of these tourist destinations. Also, the </w:t>
      </w:r>
      <w:proofErr w:type="spellStart"/>
      <w:r w:rsidR="00501059" w:rsidRPr="00C33608">
        <w:t>Sanya</w:t>
      </w:r>
      <w:proofErr w:type="spellEnd"/>
      <w:r w:rsidR="00501059" w:rsidRPr="00C33608">
        <w:t xml:space="preserve"> authorities issue</w:t>
      </w:r>
      <w:r w:rsidR="00EE1BE4" w:rsidRPr="00C33608">
        <w:t>d</w:t>
      </w:r>
      <w:r w:rsidR="00501059" w:rsidRPr="00C33608">
        <w:t xml:space="preserve"> warning signals every two hours before a typhoon</w:t>
      </w:r>
      <w:r w:rsidR="00EE1BE4" w:rsidRPr="00C33608">
        <w:t xml:space="preserve"> made landfall</w:t>
      </w:r>
      <w:r w:rsidR="00501059" w:rsidRPr="00C33608">
        <w:t>, inspect</w:t>
      </w:r>
      <w:r w:rsidR="00EE1BE4" w:rsidRPr="00C33608">
        <w:t>ed</w:t>
      </w:r>
      <w:r w:rsidR="00501059" w:rsidRPr="00C33608">
        <w:t xml:space="preserve"> trees and</w:t>
      </w:r>
      <w:r w:rsidR="009036FB" w:rsidRPr="00C33608">
        <w:t xml:space="preserve"> hanging</w:t>
      </w:r>
      <w:r w:rsidR="00501059" w:rsidRPr="00C33608">
        <w:t xml:space="preserve"> </w:t>
      </w:r>
      <w:r w:rsidR="009036FB" w:rsidRPr="00C33608">
        <w:t>structures</w:t>
      </w:r>
      <w:r w:rsidR="00501059" w:rsidRPr="00C33608">
        <w:t xml:space="preserve"> at risk of falling, and </w:t>
      </w:r>
      <w:r w:rsidR="00EE1BE4" w:rsidRPr="00C33608">
        <w:t>patrolled</w:t>
      </w:r>
      <w:r w:rsidR="00501059" w:rsidRPr="00C33608">
        <w:t xml:space="preserve"> the main streets beside the sea to alert residents and visitors. </w:t>
      </w:r>
      <w:r w:rsidR="00EE1BE4" w:rsidRPr="00C33608">
        <w:t xml:space="preserve">Although </w:t>
      </w:r>
      <w:proofErr w:type="spellStart"/>
      <w:r w:rsidR="00EE1BE4" w:rsidRPr="00C33608">
        <w:t>Sanya</w:t>
      </w:r>
      <w:proofErr w:type="spellEnd"/>
      <w:r w:rsidR="00EE1BE4" w:rsidRPr="00C33608">
        <w:t xml:space="preserve"> Bay is </w:t>
      </w:r>
      <w:r w:rsidR="00C33608">
        <w:t xml:space="preserve">prone to </w:t>
      </w:r>
      <w:r w:rsidR="00EE1BE4" w:rsidRPr="00C33608">
        <w:t xml:space="preserve">typhoons, </w:t>
      </w:r>
      <w:r w:rsidR="00C33608">
        <w:t>t</w:t>
      </w:r>
      <w:r w:rsidR="00C33608" w:rsidRPr="00C33608">
        <w:t>he</w:t>
      </w:r>
      <w:r w:rsidR="00C33608">
        <w:t xml:space="preserve"> economic</w:t>
      </w:r>
      <w:r w:rsidR="00C33608" w:rsidRPr="00C33608">
        <w:t xml:space="preserve"> damage from recent typhoon</w:t>
      </w:r>
      <w:r w:rsidR="00C33608">
        <w:t xml:space="preserve"> landfalls</w:t>
      </w:r>
      <w:r w:rsidR="00C33608" w:rsidRPr="00C33608">
        <w:t xml:space="preserve"> was </w:t>
      </w:r>
      <w:r w:rsidR="00C33608">
        <w:t>milder</w:t>
      </w:r>
      <w:r w:rsidR="00C33608" w:rsidRPr="00C33608">
        <w:t xml:space="preserve"> than the other </w:t>
      </w:r>
      <w:r w:rsidR="00E4225D">
        <w:t xml:space="preserve">three </w:t>
      </w:r>
      <w:r w:rsidR="00C33608" w:rsidRPr="00C33608">
        <w:t>jurisdictions</w:t>
      </w:r>
      <w:r w:rsidR="00C33608">
        <w:t>, and</w:t>
      </w:r>
      <w:r w:rsidR="00C33608" w:rsidRPr="00C33608">
        <w:t xml:space="preserve"> people </w:t>
      </w:r>
      <w:r w:rsidR="00EE1BE4" w:rsidRPr="00C33608">
        <w:t>have not experienced a</w:t>
      </w:r>
      <w:r w:rsidR="00E56E88" w:rsidRPr="00C33608">
        <w:t xml:space="preserve"> </w:t>
      </w:r>
      <w:r w:rsidR="00C33608">
        <w:t>life-threatening</w:t>
      </w:r>
      <w:r w:rsidR="00EE1BE4" w:rsidRPr="00C33608">
        <w:t xml:space="preserve"> </w:t>
      </w:r>
      <w:r w:rsidR="00C33608">
        <w:t>cyclonic</w:t>
      </w:r>
      <w:r w:rsidR="00E56E88" w:rsidRPr="00C33608">
        <w:t xml:space="preserve"> </w:t>
      </w:r>
      <w:r w:rsidR="00EE1BE4" w:rsidRPr="00C33608">
        <w:t>event in the past decade</w:t>
      </w:r>
      <w:r w:rsidR="00C33608">
        <w:t>.</w:t>
      </w:r>
      <w:r w:rsidR="00501059" w:rsidRPr="00C33608">
        <w:t xml:space="preserve"> </w:t>
      </w:r>
      <w:r w:rsidR="00C33608">
        <w:t>Thus,</w:t>
      </w:r>
      <w:r w:rsidR="00501059" w:rsidRPr="00C33608">
        <w:t xml:space="preserve"> </w:t>
      </w:r>
      <w:r w:rsidR="00C33608" w:rsidRPr="00C33608">
        <w:t xml:space="preserve">local businesses </w:t>
      </w:r>
      <w:r w:rsidR="00C33608">
        <w:t>a</w:t>
      </w:r>
      <w:r w:rsidR="00501059" w:rsidRPr="00C33608">
        <w:t>re satisfied and confident in the risk management measures implemented by the authorities.</w:t>
      </w:r>
      <w:r w:rsidR="00EE1BE4">
        <w:t xml:space="preserve"> </w:t>
      </w:r>
      <w:r w:rsidR="009036FB">
        <w:t xml:space="preserve">As a strategic tourism city, </w:t>
      </w:r>
      <w:proofErr w:type="spellStart"/>
      <w:r w:rsidR="00E56E88">
        <w:t>Sanya</w:t>
      </w:r>
      <w:proofErr w:type="spellEnd"/>
      <w:r w:rsidR="00E56E88">
        <w:t xml:space="preserve"> </w:t>
      </w:r>
      <w:r w:rsidR="00C33608">
        <w:t xml:space="preserve">has </w:t>
      </w:r>
      <w:r w:rsidR="00E56E88">
        <w:t>receive</w:t>
      </w:r>
      <w:r w:rsidR="00C33608">
        <w:t>d</w:t>
      </w:r>
      <w:r w:rsidR="00E56E88">
        <w:t xml:space="preserve"> </w:t>
      </w:r>
      <w:r w:rsidR="00E4225D">
        <w:t>adequate</w:t>
      </w:r>
      <w:r w:rsidR="00E56E88">
        <w:t xml:space="preserve"> protection</w:t>
      </w:r>
      <w:r w:rsidR="00E4225D">
        <w:t xml:space="preserve"> and support</w:t>
      </w:r>
      <w:r w:rsidR="00E56E88">
        <w:t xml:space="preserve"> from the authorities, which remain untested by a catastrophic weather event.</w:t>
      </w:r>
      <w:r w:rsidR="00BE645F">
        <w:t xml:space="preserve"> In such a productive authoritarian environment, the high institutional trust has strengthened a sense of responsibility for hazard risk management.</w:t>
      </w:r>
      <w:r w:rsidR="00E56E88">
        <w:t xml:space="preserve"> </w:t>
      </w:r>
      <w:r w:rsidR="00BE645F">
        <w:t>T</w:t>
      </w:r>
      <w:r w:rsidR="009036FB">
        <w:t xml:space="preserve">he social contract for risk management </w:t>
      </w:r>
      <w:r w:rsidR="00C33608">
        <w:t>continues to hold</w:t>
      </w:r>
      <w:r w:rsidR="009036FB">
        <w:t>.</w:t>
      </w:r>
      <w:r w:rsidR="00E56E88">
        <w:t xml:space="preserve">  </w:t>
      </w:r>
      <w:r w:rsidR="00C27327">
        <w:t xml:space="preserve"> </w:t>
      </w:r>
    </w:p>
    <w:p w14:paraId="6CECA50B" w14:textId="356828AF" w:rsidR="00F67645" w:rsidRDefault="00265885" w:rsidP="00E45F58">
      <w:pPr>
        <w:spacing w:line="360" w:lineRule="auto"/>
        <w:jc w:val="both"/>
      </w:pPr>
      <w:r>
        <w:tab/>
      </w:r>
      <w:r w:rsidR="007E58C8">
        <w:t>The</w:t>
      </w:r>
      <w:r w:rsidR="00420C72">
        <w:t xml:space="preserve"> social contract is </w:t>
      </w:r>
      <w:r w:rsidR="007E58C8">
        <w:t>weaker</w:t>
      </w:r>
      <w:r w:rsidR="00420C72">
        <w:t xml:space="preserve"> in</w:t>
      </w:r>
      <w:r w:rsidR="00C27327">
        <w:t xml:space="preserve"> the</w:t>
      </w:r>
      <w:r w:rsidR="00420C72">
        <w:t xml:space="preserve"> Zhuhai</w:t>
      </w:r>
      <w:r w:rsidR="00C27327">
        <w:t xml:space="preserve"> islands, which are characterized by their </w:t>
      </w:r>
      <w:r w:rsidR="00C27327" w:rsidRPr="00C27327">
        <w:t>peripherality</w:t>
      </w:r>
      <w:r w:rsidR="00C27327">
        <w:t xml:space="preserve"> and development marginalization.</w:t>
      </w:r>
      <w:r w:rsidR="00BE1E70">
        <w:t xml:space="preserve"> </w:t>
      </w:r>
      <w:r w:rsidR="00BE1E70">
        <w:fldChar w:fldCharType="begin"/>
      </w:r>
      <w:r w:rsidR="00BE1E70">
        <w:instrText xml:space="preserve"> ADDIN EN.CITE &lt;EndNote&gt;&lt;Cite AuthorYear="1"&gt;&lt;Author&gt;Cook&lt;/Author&gt;&lt;Year&gt;2017&lt;/Year&gt;&lt;RecNum&gt;2247&lt;/RecNum&gt;&lt;DisplayText&gt;Cook and Dimitrov (2017)&lt;/DisplayText&gt;&lt;record&gt;&lt;rec-number&gt;2247&lt;/rec-number&gt;&lt;foreign-keys&gt;&lt;key app="EN" db-id="e5wp0fapdsdtrmefd96vazdmdae9zrapftdv" timestamp="1595759572"&gt;2247&lt;/key&gt;&lt;/foreign-keys&gt;&lt;ref-type name="Journal Article"&gt;17&lt;/ref-type&gt;&lt;contributors&gt;&lt;authors&gt;&lt;author&gt;Cook, Linda J.&lt;/author&gt;&lt;author&gt;Dimitrov, Martin K.&lt;/author&gt;&lt;/authors&gt;&lt;/contributors&gt;&lt;titles&gt;&lt;title&gt;The Social Contract Revisited: Evidence from Communist and State Capitalist Economies&lt;/title&gt;&lt;secondary-title&gt;Europe-Asia Studies&lt;/secondary-title&gt;&lt;/titles&gt;&lt;periodical&gt;&lt;full-title&gt;Europe-Asia Studies&lt;/full-title&gt;&lt;/periodical&gt;&lt;pages&gt;8-26&lt;/pages&gt;&lt;volume&gt;69&lt;/volume&gt;&lt;number&gt;1&lt;/number&gt;&lt;dates&gt;&lt;year&gt;2017&lt;/year&gt;&lt;pub-dates&gt;&lt;date&gt;2017/01/02&lt;/date&gt;&lt;/pub-dates&gt;&lt;/dates&gt;&lt;publisher&gt;Routledge&lt;/publisher&gt;&lt;isbn&gt;0966-8136&lt;/isbn&gt;&lt;urls&gt;&lt;related-urls&gt;&lt;url&gt;https://doi.org/10.1080/09668136.2016.1267714&lt;/url&gt;&lt;/related-urls&gt;&lt;/urls&gt;&lt;electronic-resource-num&gt;10.1080/09668136.2016.1267714&lt;/electronic-resource-num&gt;&lt;/record&gt;&lt;/Cite&gt;&lt;/EndNote&gt;</w:instrText>
      </w:r>
      <w:r w:rsidR="00BE1E70">
        <w:fldChar w:fldCharType="separate"/>
      </w:r>
      <w:r w:rsidR="00BE1E70">
        <w:rPr>
          <w:noProof/>
        </w:rPr>
        <w:t>Cook and Dimitrov (2017)</w:t>
      </w:r>
      <w:r w:rsidR="00BE1E70">
        <w:fldChar w:fldCharType="end"/>
      </w:r>
      <w:r w:rsidR="00420C72">
        <w:t xml:space="preserve"> </w:t>
      </w:r>
      <w:r w:rsidR="00C27327">
        <w:t>have argued that t</w:t>
      </w:r>
      <w:r>
        <w:t xml:space="preserve">he </w:t>
      </w:r>
      <w:r w:rsidR="009D0E52">
        <w:t xml:space="preserve">prevailing </w:t>
      </w:r>
      <w:r>
        <w:t xml:space="preserve">social contract </w:t>
      </w:r>
      <w:r w:rsidR="00C27327">
        <w:t xml:space="preserve">between the </w:t>
      </w:r>
      <w:r>
        <w:t>Chin</w:t>
      </w:r>
      <w:r w:rsidR="00C27327">
        <w:t>ese state and its citizens</w:t>
      </w:r>
      <w:r>
        <w:t xml:space="preserve"> </w:t>
      </w:r>
      <w:r w:rsidR="005010FD">
        <w:t>is</w:t>
      </w:r>
      <w:r>
        <w:t xml:space="preserve"> </w:t>
      </w:r>
      <w:r w:rsidR="00877C08">
        <w:t xml:space="preserve">economically </w:t>
      </w:r>
      <w:r w:rsidR="00C33608">
        <w:t>driven</w:t>
      </w:r>
      <w:r>
        <w:t xml:space="preserve">. State policies and practices </w:t>
      </w:r>
      <w:r w:rsidR="00877C08">
        <w:t xml:space="preserve">are implemented to </w:t>
      </w:r>
      <w:r w:rsidR="00420C72">
        <w:t>advance</w:t>
      </w:r>
      <w:r>
        <w:t xml:space="preserve"> the economic interests of some sections of society in order to </w:t>
      </w:r>
      <w:r w:rsidR="00C27327">
        <w:t xml:space="preserve">legitimize social control and </w:t>
      </w:r>
      <w:r>
        <w:t xml:space="preserve">maintain stability (Zhong, 1996). </w:t>
      </w:r>
      <w:r w:rsidR="009E1085">
        <w:t>Although the</w:t>
      </w:r>
      <w:r w:rsidR="00DF611E">
        <w:t xml:space="preserve"> </w:t>
      </w:r>
      <w:r w:rsidR="00C27327">
        <w:t xml:space="preserve">citizens remain </w:t>
      </w:r>
      <w:r w:rsidR="00DF611E">
        <w:t>trust</w:t>
      </w:r>
      <w:r w:rsidR="00C27327">
        <w:t>ing</w:t>
      </w:r>
      <w:r w:rsidR="00DF611E">
        <w:t xml:space="preserve"> </w:t>
      </w:r>
      <w:r w:rsidR="00C27327">
        <w:t>their</w:t>
      </w:r>
      <w:r w:rsidR="00DF611E">
        <w:t xml:space="preserve"> government</w:t>
      </w:r>
      <w:r w:rsidR="00BE1E70">
        <w:t xml:space="preserve"> </w:t>
      </w:r>
      <w:r w:rsidR="00253CD4">
        <w:fldChar w:fldCharType="begin">
          <w:fldData xml:space="preserve">PEVuZE5vdGU+PENpdGU+PEF1dGhvcj5MaTwvQXV0aG9yPjxZZWFyPjIwMjA8L1llYXI+PFJlY051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</w:fldData>
        </w:fldChar>
      </w:r>
      <w:r w:rsidR="002F1A63">
        <w:instrText xml:space="preserve"> ADDIN EN.CITE </w:instrText>
      </w:r>
      <w:r w:rsidR="002F1A63">
        <w:fldChar w:fldCharType="begin">
          <w:fldData xml:space="preserve">PEVuZE5vdGU+PENpdGU+PEF1dGhvcj5MaTwvQXV0aG9yPjxZZWFyPjIwMjA8L1llYXI+PFJlY051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</w:fldData>
        </w:fldChar>
      </w:r>
      <w:r w:rsidR="002F1A63">
        <w:instrText xml:space="preserve"> ADDIN EN.CITE.DATA </w:instrText>
      </w:r>
      <w:r w:rsidR="002F1A63">
        <w:fldChar w:fldCharType="end"/>
      </w:r>
      <w:r w:rsidR="00253CD4">
        <w:fldChar w:fldCharType="separate"/>
      </w:r>
      <w:r w:rsidR="002F1A63">
        <w:rPr>
          <w:noProof/>
        </w:rPr>
        <w:t>(Li, 2020; Lo and Cheung, 2016; Lo et al., 2016; Zhen et al., 2019)</w:t>
      </w:r>
      <w:r w:rsidR="00253CD4">
        <w:fldChar w:fldCharType="end"/>
      </w:r>
      <w:r w:rsidR="00DF611E">
        <w:t>, t</w:t>
      </w:r>
      <w:r w:rsidR="00EC0028">
        <w:t xml:space="preserve">he fragility of </w:t>
      </w:r>
      <w:r w:rsidR="00C27327">
        <w:t>this</w:t>
      </w:r>
      <w:r w:rsidR="00EC0028">
        <w:t xml:space="preserve"> social contract is exposed when the </w:t>
      </w:r>
      <w:r w:rsidR="00A85128">
        <w:t>electorally unaccountable government</w:t>
      </w:r>
      <w:r w:rsidR="00EC0028">
        <w:t xml:space="preserve"> </w:t>
      </w:r>
      <w:r w:rsidR="00F67645">
        <w:t>is unable</w:t>
      </w:r>
      <w:r w:rsidR="00DE578A">
        <w:t xml:space="preserve"> to </w:t>
      </w:r>
      <w:r w:rsidR="00C27327">
        <w:t>fulfil</w:t>
      </w:r>
      <w:r w:rsidR="00DE578A">
        <w:t xml:space="preserve"> </w:t>
      </w:r>
      <w:r w:rsidR="00A85128">
        <w:t>its</w:t>
      </w:r>
      <w:r w:rsidR="00DE578A">
        <w:t xml:space="preserve"> economic promises, especially </w:t>
      </w:r>
      <w:r w:rsidR="00DF611E">
        <w:t>in area</w:t>
      </w:r>
      <w:r w:rsidR="00C27327">
        <w:t>s</w:t>
      </w:r>
      <w:r w:rsidR="00DF611E">
        <w:t xml:space="preserve"> of declining prosperity </w:t>
      </w:r>
      <w:r w:rsidR="00C27327">
        <w:t>that are stricken by</w:t>
      </w:r>
      <w:r w:rsidR="00DE578A">
        <w:t xml:space="preserve"> </w:t>
      </w:r>
      <w:r w:rsidR="006B6DAB">
        <w:t>natural perils</w:t>
      </w:r>
      <w:r w:rsidR="00DE578A">
        <w:t>.</w:t>
      </w:r>
      <w:r w:rsidR="00DF611E">
        <w:t xml:space="preserve"> </w:t>
      </w:r>
      <w:r w:rsidR="00F67645">
        <w:t xml:space="preserve"> </w:t>
      </w:r>
    </w:p>
    <w:p w14:paraId="2ACE01C3" w14:textId="3707C5B9" w:rsidR="00265885" w:rsidRDefault="007653B3" w:rsidP="00E45F58">
      <w:pPr>
        <w:spacing w:line="360" w:lineRule="auto"/>
        <w:ind w:firstLine="720"/>
        <w:jc w:val="both"/>
      </w:pPr>
      <w:proofErr w:type="spellStart"/>
      <w:r w:rsidRPr="007653B3">
        <w:t>Wailingting</w:t>
      </w:r>
      <w:proofErr w:type="spellEnd"/>
      <w:r w:rsidRPr="007653B3">
        <w:t xml:space="preserve">, </w:t>
      </w:r>
      <w:proofErr w:type="spellStart"/>
      <w:r w:rsidRPr="007653B3">
        <w:t>Dong’ao</w:t>
      </w:r>
      <w:proofErr w:type="spellEnd"/>
      <w:r w:rsidRPr="007653B3">
        <w:t xml:space="preserve">, </w:t>
      </w:r>
      <w:r>
        <w:t xml:space="preserve">and </w:t>
      </w:r>
      <w:proofErr w:type="spellStart"/>
      <w:r w:rsidRPr="007653B3">
        <w:t>Guishan</w:t>
      </w:r>
      <w:proofErr w:type="spellEnd"/>
      <w:r w:rsidRPr="007653B3">
        <w:t xml:space="preserve"> Islands</w:t>
      </w:r>
      <w:r>
        <w:t xml:space="preserve"> are </w:t>
      </w:r>
      <w:r w:rsidR="00C27327">
        <w:t xml:space="preserve">examples. They are </w:t>
      </w:r>
      <w:r>
        <w:t>small</w:t>
      </w:r>
      <w:r w:rsidR="00270CEE">
        <w:t xml:space="preserve"> and</w:t>
      </w:r>
      <w:r w:rsidR="00E231DF">
        <w:t xml:space="preserve"> </w:t>
      </w:r>
      <w:r w:rsidR="00B00AB2">
        <w:t>peripheral</w:t>
      </w:r>
      <w:r>
        <w:t xml:space="preserve"> rural </w:t>
      </w:r>
      <w:r w:rsidR="00B00AB2">
        <w:t>communities</w:t>
      </w:r>
      <w:r>
        <w:t xml:space="preserve"> </w:t>
      </w:r>
      <w:r w:rsidR="00270CEE">
        <w:t>overshadowed by</w:t>
      </w:r>
      <w:r>
        <w:t xml:space="preserve"> the rest of Zhuhai, which is a core city of the fast-growing Pearl River Delta. </w:t>
      </w:r>
      <w:r w:rsidR="00F57548">
        <w:t>Our interview</w:t>
      </w:r>
      <w:r w:rsidR="00270CEE">
        <w:t>s</w:t>
      </w:r>
      <w:r w:rsidR="00F57548">
        <w:t xml:space="preserve"> </w:t>
      </w:r>
      <w:r w:rsidR="00270CEE">
        <w:t>indicate</w:t>
      </w:r>
      <w:r w:rsidR="00F57548">
        <w:t xml:space="preserve"> that t</w:t>
      </w:r>
      <w:r w:rsidR="00877C08">
        <w:t>he recent super-typhoons have not met with a timely response</w:t>
      </w:r>
      <w:r w:rsidR="006B6DAB">
        <w:t>,</w:t>
      </w:r>
      <w:r w:rsidR="00877C08">
        <w:t xml:space="preserve"> </w:t>
      </w:r>
      <w:r w:rsidR="00877C08">
        <w:lastRenderedPageBreak/>
        <w:t xml:space="preserve">and </w:t>
      </w:r>
      <w:r w:rsidR="006B6DAB">
        <w:t xml:space="preserve">business operators have not received a </w:t>
      </w:r>
      <w:r w:rsidR="00877C08">
        <w:t xml:space="preserve">post-disaster relief from the government, </w:t>
      </w:r>
      <w:r w:rsidR="00B00AB2">
        <w:t>leading to</w:t>
      </w:r>
      <w:r w:rsidR="00877C08">
        <w:t xml:space="preserve"> </w:t>
      </w:r>
      <w:r w:rsidR="002206D9">
        <w:t>disappointment</w:t>
      </w:r>
      <w:r w:rsidR="005A2CAF">
        <w:t>s and grievances</w:t>
      </w:r>
      <w:r w:rsidR="00877C08">
        <w:t xml:space="preserve">. </w:t>
      </w:r>
      <w:r w:rsidR="00A90E15">
        <w:t xml:space="preserve">Unlike </w:t>
      </w:r>
      <w:proofErr w:type="spellStart"/>
      <w:r w:rsidR="00A90E15">
        <w:t>Sanya</w:t>
      </w:r>
      <w:proofErr w:type="spellEnd"/>
      <w:r w:rsidR="00A90E15">
        <w:t xml:space="preserve">, which has a </w:t>
      </w:r>
      <w:r w:rsidR="006B6DAB">
        <w:t>high</w:t>
      </w:r>
      <w:r w:rsidR="00A90E15">
        <w:t xml:space="preserve"> potential for growth</w:t>
      </w:r>
      <w:r w:rsidR="006B6DAB" w:rsidRPr="006B6DAB">
        <w:t xml:space="preserve"> </w:t>
      </w:r>
      <w:r w:rsidR="006B6DAB">
        <w:t>and strong political patronage</w:t>
      </w:r>
      <w:r w:rsidR="00A90E15">
        <w:t xml:space="preserve">, the Zhuhai islands have </w:t>
      </w:r>
      <w:r w:rsidR="00270CEE">
        <w:t>passed</w:t>
      </w:r>
      <w:r w:rsidR="00A90E15">
        <w:t xml:space="preserve"> their </w:t>
      </w:r>
      <w:r w:rsidR="00516F18">
        <w:t>booms</w:t>
      </w:r>
      <w:r w:rsidR="00270CEE">
        <w:t xml:space="preserve"> </w:t>
      </w:r>
      <w:r w:rsidR="007A5B8B">
        <w:t xml:space="preserve">capitalized on </w:t>
      </w:r>
      <w:r w:rsidR="00270CEE">
        <w:t>fisheries and</w:t>
      </w:r>
      <w:r w:rsidR="00A90E15">
        <w:t xml:space="preserve"> </w:t>
      </w:r>
      <w:r w:rsidR="00114A08">
        <w:t>underground industries</w:t>
      </w:r>
      <w:r w:rsidR="00A90E15">
        <w:t xml:space="preserve">, </w:t>
      </w:r>
      <w:r w:rsidR="00270CEE">
        <w:t>such as</w:t>
      </w:r>
      <w:r w:rsidR="00A90E15">
        <w:t xml:space="preserve"> gambling</w:t>
      </w:r>
      <w:r w:rsidR="007A5B8B">
        <w:t xml:space="preserve"> and prostitution</w:t>
      </w:r>
      <w:r w:rsidR="00A90E15">
        <w:t xml:space="preserve"> </w:t>
      </w:r>
      <w:r w:rsidR="00253CD4">
        <w:fldChar w:fldCharType="begin"/>
      </w:r>
      <w:r w:rsidR="00253CD4">
        <w:instrText xml:space="preserve"> ADDIN EN.CITE &lt;EndNote&gt;&lt;Cite&gt;&lt;Author&gt;Wang&lt;/Author&gt;&lt;Year&gt;2020&lt;/Year&gt;&lt;RecNum&gt;63&lt;/RecNum&gt;&lt;DisplayText&gt;(Wang and Bennett, 2020)&lt;/DisplayText&gt;&lt;record&gt;&lt;rec-number&gt;63&lt;/rec-number&gt;&lt;foreign-keys&gt;&lt;key app="EN" db-id="2dvrftzvdtr2s3ez2v0pw09x5a9sesva05zs" timestamp="1595759052"&gt;63&lt;/key&gt;&lt;/foreign-keys&gt;&lt;ref-type name="Journal Article"&gt;17&lt;/ref-type&gt;&lt;contributors&gt;&lt;authors&gt;&lt;author&gt;Zhikang Wang&lt;/author&gt;&lt;author&gt;Mia M. Bennett &lt;/author&gt;&lt;/authors&gt;&lt;/contributors&gt;&lt;titles&gt;&lt;title&gt;Anywhere but here: Experiences of islandness in Pearl River Delta island tourism &lt;/title&gt;&lt;secondary-title&gt;Island Studies Journal&lt;/secondary-title&gt;&lt;/titles&gt;&lt;periodical&gt;&lt;full-title&gt;Island Studies Journal&lt;/full-title&gt;&lt;/periodical&gt;&lt;pages&gt;205-222&lt;/pages&gt;&lt;volume&gt;15&lt;/volume&gt;&lt;number&gt;1&lt;/number&gt;&lt;dates&gt;&lt;year&gt;2020&lt;/year&gt;&lt;/dates&gt;&lt;urls&gt;&lt;/urls&gt;&lt;/record&gt;&lt;/Cite&gt;&lt;/EndNote&gt;</w:instrText>
      </w:r>
      <w:r w:rsidR="00253CD4">
        <w:fldChar w:fldCharType="separate"/>
      </w:r>
      <w:r w:rsidR="00253CD4">
        <w:rPr>
          <w:noProof/>
        </w:rPr>
        <w:t>(Wang and Bennett, 2020)</w:t>
      </w:r>
      <w:r w:rsidR="00253CD4">
        <w:fldChar w:fldCharType="end"/>
      </w:r>
      <w:r w:rsidR="00A90E15">
        <w:t xml:space="preserve">. </w:t>
      </w:r>
      <w:r w:rsidR="006B6DAB">
        <w:t>The</w:t>
      </w:r>
      <w:r w:rsidR="00BF21D6">
        <w:t xml:space="preserve"> ongoing</w:t>
      </w:r>
      <w:r w:rsidR="000019E5">
        <w:t xml:space="preserve"> </w:t>
      </w:r>
      <w:r w:rsidR="005A2CAF">
        <w:t>attempts</w:t>
      </w:r>
      <w:r w:rsidR="000019E5">
        <w:t xml:space="preserve"> to</w:t>
      </w:r>
      <w:r w:rsidR="00877C08">
        <w:t xml:space="preserve"> </w:t>
      </w:r>
      <w:r w:rsidR="008E7195">
        <w:t>rejuvenate</w:t>
      </w:r>
      <w:r w:rsidR="005A2CAF">
        <w:t xml:space="preserve"> the</w:t>
      </w:r>
      <w:r w:rsidR="008E7195">
        <w:t xml:space="preserve"> </w:t>
      </w:r>
      <w:r w:rsidR="005A2CAF">
        <w:t>local economies</w:t>
      </w:r>
      <w:r w:rsidR="008E7195">
        <w:t xml:space="preserve"> </w:t>
      </w:r>
      <w:r w:rsidR="006B6DAB">
        <w:t>are</w:t>
      </w:r>
      <w:r w:rsidR="00C32471">
        <w:t xml:space="preserve"> </w:t>
      </w:r>
      <w:r w:rsidR="006B6DAB">
        <w:t>impeded by</w:t>
      </w:r>
      <w:r w:rsidR="00595D69">
        <w:t xml:space="preserve"> their </w:t>
      </w:r>
      <w:r w:rsidR="00B00AB2">
        <w:t xml:space="preserve">remote </w:t>
      </w:r>
      <w:r w:rsidR="00595D69">
        <w:t xml:space="preserve">location and </w:t>
      </w:r>
      <w:r w:rsidR="00584025">
        <w:t xml:space="preserve">intense </w:t>
      </w:r>
      <w:r w:rsidR="00595D69">
        <w:t>competition from fine-crafted tourism destinations in the region</w:t>
      </w:r>
      <w:r w:rsidR="00C67B2B">
        <w:t>. The struggles in transition are</w:t>
      </w:r>
      <w:r w:rsidR="00595D69">
        <w:t xml:space="preserve"> </w:t>
      </w:r>
      <w:r w:rsidR="00C32471">
        <w:t>reflected in the reducing</w:t>
      </w:r>
      <w:r w:rsidR="007D7557">
        <w:t xml:space="preserve"> </w:t>
      </w:r>
      <w:r w:rsidR="00C32471">
        <w:t>business incomes of s</w:t>
      </w:r>
      <w:r w:rsidR="007D7557">
        <w:t xml:space="preserve">ome of our </w:t>
      </w:r>
      <w:r w:rsidR="00C32471">
        <w:t>interviewees.</w:t>
      </w:r>
      <w:r w:rsidR="007D7557">
        <w:t xml:space="preserve"> </w:t>
      </w:r>
      <w:r w:rsidR="00A414C9">
        <w:t xml:space="preserve">These </w:t>
      </w:r>
      <w:r w:rsidR="00F87793">
        <w:t xml:space="preserve">changes and </w:t>
      </w:r>
      <w:r w:rsidR="00A414C9">
        <w:t xml:space="preserve">challenges have </w:t>
      </w:r>
      <w:r w:rsidR="007C4E66">
        <w:t xml:space="preserve">begun to </w:t>
      </w:r>
      <w:r w:rsidR="00942EC9">
        <w:t>destabilize</w:t>
      </w:r>
      <w:r w:rsidR="00A414C9">
        <w:t xml:space="preserve"> the conditions for </w:t>
      </w:r>
      <w:r w:rsidR="00B00AB2">
        <w:t>fully</w:t>
      </w:r>
      <w:r w:rsidR="00C67B2B">
        <w:t xml:space="preserve"> </w:t>
      </w:r>
      <w:r w:rsidR="007C4E66">
        <w:t>trust</w:t>
      </w:r>
      <w:r w:rsidR="00B00AB2">
        <w:t>ing</w:t>
      </w:r>
      <w:r w:rsidR="00C67B2B">
        <w:t xml:space="preserve"> </w:t>
      </w:r>
      <w:r w:rsidR="007C4E66">
        <w:t>the state</w:t>
      </w:r>
      <w:r w:rsidR="00A414C9">
        <w:t>.</w:t>
      </w:r>
      <w:r w:rsidR="007C4E66">
        <w:t xml:space="preserve"> </w:t>
      </w:r>
      <w:r w:rsidR="00BF21D6">
        <w:t xml:space="preserve">Despite the </w:t>
      </w:r>
      <w:r w:rsidR="00FF6AD1">
        <w:t>varying confidence</w:t>
      </w:r>
      <w:r w:rsidR="00AA5D04">
        <w:t xml:space="preserve">, there is no difference between Zhuhai and </w:t>
      </w:r>
      <w:proofErr w:type="spellStart"/>
      <w:r w:rsidR="00AA5D04">
        <w:t>Sanya</w:t>
      </w:r>
      <w:proofErr w:type="spellEnd"/>
      <w:r w:rsidR="00AA5D04">
        <w:t xml:space="preserve"> in the intensity of adaptation practice. Instead</w:t>
      </w:r>
      <w:r w:rsidR="00601DFB">
        <w:t xml:space="preserve"> of</w:t>
      </w:r>
      <w:r w:rsidR="00AA5D04">
        <w:t xml:space="preserve"> </w:t>
      </w:r>
      <w:r w:rsidR="00C12EA4">
        <w:t xml:space="preserve">a </w:t>
      </w:r>
      <w:r w:rsidR="00601DFB">
        <w:t xml:space="preserve">reverse </w:t>
      </w:r>
      <w:r w:rsidR="00B00AB2">
        <w:t>of</w:t>
      </w:r>
      <w:r w:rsidR="00AA5D04">
        <w:t xml:space="preserve"> </w:t>
      </w:r>
      <w:r w:rsidR="002D6532">
        <w:t>the social contract</w:t>
      </w:r>
      <w:r w:rsidR="00601DFB">
        <w:t xml:space="preserve">, we found an </w:t>
      </w:r>
      <w:r w:rsidR="00AA5D04">
        <w:t>activation of other</w:t>
      </w:r>
      <w:r w:rsidR="002E6F5C">
        <w:t xml:space="preserve"> social mechanism</w:t>
      </w:r>
      <w:r w:rsidR="002D6532">
        <w:t>s</w:t>
      </w:r>
      <w:r w:rsidR="002E6F5C">
        <w:t xml:space="preserve">, further evidenced in the two SARs. </w:t>
      </w:r>
    </w:p>
    <w:p w14:paraId="4FE851BD" w14:textId="1626A929" w:rsidR="006156E3" w:rsidRDefault="009D0E52" w:rsidP="00E45F58">
      <w:pPr>
        <w:spacing w:line="360" w:lineRule="auto"/>
        <w:jc w:val="both"/>
      </w:pPr>
      <w:r>
        <w:tab/>
        <w:t>Hong Kong embraces a more liberal form of governance</w:t>
      </w:r>
      <w:r w:rsidR="002C60AA">
        <w:t xml:space="preserve"> and more recently a culture of </w:t>
      </w:r>
      <w:r w:rsidR="00537D6A">
        <w:t>civic</w:t>
      </w:r>
      <w:r w:rsidR="002C60AA">
        <w:t xml:space="preserve"> confrontation</w:t>
      </w:r>
      <w:r>
        <w:t xml:space="preserve">. </w:t>
      </w:r>
      <w:r w:rsidR="002C60AA" w:rsidRPr="002C60AA">
        <w:t xml:space="preserve">The transfer of sovereignty </w:t>
      </w:r>
      <w:r w:rsidR="002C60AA">
        <w:t xml:space="preserve">to China has found this former British colony </w:t>
      </w:r>
      <w:r w:rsidR="00EC3CD5">
        <w:t xml:space="preserve">struggling in </w:t>
      </w:r>
      <w:r w:rsidR="00764B99">
        <w:t xml:space="preserve">contested </w:t>
      </w:r>
      <w:r w:rsidR="003E04EA">
        <w:t xml:space="preserve">issues about </w:t>
      </w:r>
      <w:r w:rsidR="007E58C8">
        <w:t xml:space="preserve">national </w:t>
      </w:r>
      <w:r w:rsidR="002C60AA">
        <w:t>identity</w:t>
      </w:r>
      <w:r w:rsidR="00764B99">
        <w:t xml:space="preserve">, </w:t>
      </w:r>
      <w:r w:rsidR="00762C32">
        <w:t xml:space="preserve">economic </w:t>
      </w:r>
      <w:r w:rsidR="00764B99">
        <w:t>development,</w:t>
      </w:r>
      <w:r w:rsidR="002C60AA">
        <w:t xml:space="preserve"> and </w:t>
      </w:r>
      <w:r w:rsidR="003E04EA">
        <w:t>governance</w:t>
      </w:r>
      <w:r w:rsidR="00B00AB2">
        <w:t>. These tensions have</w:t>
      </w:r>
      <w:r w:rsidR="002C60AA">
        <w:t xml:space="preserve"> </w:t>
      </w:r>
      <w:r w:rsidR="003E04EA">
        <w:t>erod</w:t>
      </w:r>
      <w:r w:rsidR="00B00AB2">
        <w:t>ed</w:t>
      </w:r>
      <w:r w:rsidR="003E04EA">
        <w:t xml:space="preserve"> the</w:t>
      </w:r>
      <w:r w:rsidR="00B00AB2">
        <w:t xml:space="preserve"> basis of</w:t>
      </w:r>
      <w:r w:rsidR="003E04EA">
        <w:t xml:space="preserve"> </w:t>
      </w:r>
      <w:r>
        <w:t>trust between citizens and government</w:t>
      </w:r>
      <w:r w:rsidR="003E04EA" w:rsidRPr="003E04EA">
        <w:t xml:space="preserve"> </w:t>
      </w:r>
      <w:r w:rsidR="003E04EA">
        <w:t>inherited from colonial era</w:t>
      </w:r>
      <w:r>
        <w:t>.</w:t>
      </w:r>
      <w:r w:rsidR="003E04EA">
        <w:t xml:space="preserve"> Some of</w:t>
      </w:r>
      <w:r>
        <w:t xml:space="preserve"> </w:t>
      </w:r>
      <w:r w:rsidR="003E04EA">
        <w:t xml:space="preserve">these issues are manifest in </w:t>
      </w:r>
      <w:r w:rsidR="002A3540">
        <w:t xml:space="preserve">the fishery town of </w:t>
      </w:r>
      <w:r w:rsidR="002C60AA">
        <w:t xml:space="preserve">Tai O, which accounts for </w:t>
      </w:r>
      <w:r w:rsidR="00CB25F8">
        <w:t>65%</w:t>
      </w:r>
      <w:r w:rsidR="002C60AA">
        <w:t xml:space="preserve"> of our </w:t>
      </w:r>
      <w:r w:rsidR="003E04EA">
        <w:t xml:space="preserve">Hong Kong </w:t>
      </w:r>
      <w:r w:rsidR="002C60AA">
        <w:t>respondents</w:t>
      </w:r>
      <w:r w:rsidR="00764B99">
        <w:t xml:space="preserve">. </w:t>
      </w:r>
      <w:r w:rsidR="00762C32">
        <w:t>Many local residents see t</w:t>
      </w:r>
      <w:r w:rsidR="00764B99">
        <w:t xml:space="preserve">he </w:t>
      </w:r>
      <w:r w:rsidR="00FA6E88">
        <w:t>authorities</w:t>
      </w:r>
      <w:r w:rsidR="00764B99">
        <w:t xml:space="preserve"> and</w:t>
      </w:r>
      <w:r w:rsidR="00FA6E88">
        <w:t xml:space="preserve"> </w:t>
      </w:r>
      <w:r w:rsidR="00762C32">
        <w:t xml:space="preserve">the </w:t>
      </w:r>
      <w:r w:rsidR="00764B99">
        <w:t xml:space="preserve">local council as </w:t>
      </w:r>
      <w:r w:rsidR="00A97831">
        <w:t>falling short of</w:t>
      </w:r>
      <w:r w:rsidR="00764B99">
        <w:t xml:space="preserve"> expectations, both in their </w:t>
      </w:r>
      <w:r w:rsidR="002A3540">
        <w:t xml:space="preserve">incremental </w:t>
      </w:r>
      <w:r w:rsidR="00764B99">
        <w:t xml:space="preserve">responses to Typhoon </w:t>
      </w:r>
      <w:proofErr w:type="spellStart"/>
      <w:r w:rsidR="00764B99">
        <w:t>Hagupit</w:t>
      </w:r>
      <w:proofErr w:type="spellEnd"/>
      <w:r w:rsidR="00764B99">
        <w:t xml:space="preserve"> (2008) and Typhoon </w:t>
      </w:r>
      <w:proofErr w:type="spellStart"/>
      <w:r w:rsidR="00764B99">
        <w:t>Hato</w:t>
      </w:r>
      <w:proofErr w:type="spellEnd"/>
      <w:r w:rsidR="00764B99">
        <w:t xml:space="preserve"> (2017), and </w:t>
      </w:r>
      <w:r w:rsidR="00DF28EC">
        <w:t xml:space="preserve">in their poor </w:t>
      </w:r>
      <w:r w:rsidR="00A97831">
        <w:t>communication</w:t>
      </w:r>
      <w:r w:rsidR="00764B99">
        <w:t xml:space="preserve"> and citizen empowerment in the </w:t>
      </w:r>
      <w:r w:rsidR="002A3540">
        <w:t>regional</w:t>
      </w:r>
      <w:r w:rsidR="00764B99">
        <w:t xml:space="preserve"> planning</w:t>
      </w:r>
      <w:r w:rsidR="00A97831">
        <w:t xml:space="preserve"> process</w:t>
      </w:r>
      <w:r w:rsidR="00764B99">
        <w:t xml:space="preserve">, which </w:t>
      </w:r>
      <w:r w:rsidR="00CB25F8">
        <w:t xml:space="preserve">aims to </w:t>
      </w:r>
      <w:r w:rsidR="00764B99">
        <w:t xml:space="preserve">turn the hazard-prone </w:t>
      </w:r>
      <w:r w:rsidR="00772A56">
        <w:t>village</w:t>
      </w:r>
      <w:r w:rsidR="00764B99">
        <w:t xml:space="preserve"> into a </w:t>
      </w:r>
      <w:r w:rsidR="00CB25F8">
        <w:t>lucrative</w:t>
      </w:r>
      <w:r w:rsidR="00764B99">
        <w:t xml:space="preserve"> tourist destination </w:t>
      </w:r>
      <w:r w:rsidR="00D121A5">
        <w:fldChar w:fldCharType="begin">
          <w:fldData xml:space="preserve">PEVuZE5vdGU+PENpdGU+PEF1dGhvcj5MbzwvQXV0aG9yPjxZZWFyPjIwMjA8L1llYXI+PFJlY051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</w:fldData>
        </w:fldChar>
      </w:r>
      <w:r w:rsidR="002F1A63">
        <w:instrText xml:space="preserve"> ADDIN EN.CITE </w:instrText>
      </w:r>
      <w:r w:rsidR="002F1A63">
        <w:fldChar w:fldCharType="begin">
          <w:fldData xml:space="preserve">PEVuZE5vdGU+PENpdGU+PEF1dGhvcj5MbzwvQXV0aG9yPjxZZWFyPjIwMjA8L1llYXI+PFJlY051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</w:fldData>
        </w:fldChar>
      </w:r>
      <w:r w:rsidR="002F1A63">
        <w:instrText xml:space="preserve"> ADDIN EN.CITE.DATA </w:instrText>
      </w:r>
      <w:r w:rsidR="002F1A63">
        <w:fldChar w:fldCharType="end"/>
      </w:r>
      <w:r w:rsidR="00D121A5">
        <w:fldChar w:fldCharType="separate"/>
      </w:r>
      <w:r w:rsidR="002F1A63">
        <w:rPr>
          <w:noProof/>
        </w:rPr>
        <w:t>(Lo et al., 2019; Lo et al., 2020)</w:t>
      </w:r>
      <w:r w:rsidR="00D121A5">
        <w:fldChar w:fldCharType="end"/>
      </w:r>
      <w:r w:rsidR="00764B99">
        <w:t xml:space="preserve">. </w:t>
      </w:r>
      <w:r w:rsidR="00500400">
        <w:t>Although</w:t>
      </w:r>
      <w:r w:rsidR="00CB25F8">
        <w:t xml:space="preserve"> th</w:t>
      </w:r>
      <w:r w:rsidR="00500400">
        <w:t xml:space="preserve">is </w:t>
      </w:r>
      <w:r w:rsidR="00CB25F8">
        <w:t>ha</w:t>
      </w:r>
      <w:r w:rsidR="00500400">
        <w:t>s</w:t>
      </w:r>
      <w:r w:rsidR="00CB25F8">
        <w:t xml:space="preserve"> put the social contract at risk, </w:t>
      </w:r>
      <w:r w:rsidR="00FA6E88">
        <w:t xml:space="preserve">Tai O </w:t>
      </w:r>
      <w:r w:rsidR="00500400">
        <w:t xml:space="preserve">has a long history of mobilizing social capital to </w:t>
      </w:r>
      <w:r w:rsidR="00772A56">
        <w:t>safeguard</w:t>
      </w:r>
      <w:r w:rsidR="00500400">
        <w:t xml:space="preserve"> itself from storm surges</w:t>
      </w:r>
      <w:r w:rsidR="00FA6E88">
        <w:t xml:space="preserve"> (Chan et al., 2013)</w:t>
      </w:r>
      <w:r w:rsidR="00500400">
        <w:t xml:space="preserve">. </w:t>
      </w:r>
      <w:r w:rsidR="00184826">
        <w:t>C</w:t>
      </w:r>
      <w:r w:rsidR="00500400">
        <w:t>ommonly found in</w:t>
      </w:r>
      <w:r w:rsidR="00184826">
        <w:t xml:space="preserve"> </w:t>
      </w:r>
      <w:r w:rsidR="00A97831">
        <w:t>such</w:t>
      </w:r>
      <w:r w:rsidR="00FA6E88">
        <w:t xml:space="preserve"> small and </w:t>
      </w:r>
      <w:r w:rsidR="00B00AB2">
        <w:t xml:space="preserve">peripheral </w:t>
      </w:r>
      <w:r w:rsidR="00184826">
        <w:t>communities,</w:t>
      </w:r>
      <w:r w:rsidR="003834C2">
        <w:t xml:space="preserve"> networks of sharing, reciprocity </w:t>
      </w:r>
      <w:r w:rsidR="00184826">
        <w:t xml:space="preserve">and common resources for </w:t>
      </w:r>
      <w:r w:rsidR="00312E8F">
        <w:t>coping with extreme weather</w:t>
      </w:r>
      <w:r w:rsidR="00184826">
        <w:t xml:space="preserve"> become important when </w:t>
      </w:r>
      <w:r w:rsidR="00FA6E88">
        <w:t>public institutions</w:t>
      </w:r>
      <w:r w:rsidR="00184826">
        <w:t xml:space="preserve"> shift </w:t>
      </w:r>
      <w:r w:rsidR="00FA6E88">
        <w:t>their</w:t>
      </w:r>
      <w:r w:rsidR="00184826">
        <w:t xml:space="preserve"> responsibility to the</w:t>
      </w:r>
      <w:r w:rsidR="00FA6E88">
        <w:t xml:space="preserve"> community or their capabilities are inherently limited</w:t>
      </w:r>
      <w:r w:rsidR="00184826">
        <w:t xml:space="preserve"> </w:t>
      </w:r>
      <w:r w:rsidR="00253CD4">
        <w:fldChar w:fldCharType="begin">
          <w:fldData xml:space="preserve">PEVuZE5vdGU+PENpdGU+PEF1dGhvcj5QZXR6b2xkPC9BdXRob3I+PFllYXI+MjAxNzwvWWVhcj48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==
</w:fldData>
        </w:fldChar>
      </w:r>
      <w:r w:rsidR="00253CD4">
        <w:instrText xml:space="preserve"> ADDIN EN.CITE </w:instrText>
      </w:r>
      <w:r w:rsidR="00253CD4">
        <w:fldChar w:fldCharType="begin">
          <w:fldData xml:space="preserve">PEVuZE5vdGU+PENpdGU+PEF1dGhvcj5QZXR6b2xkPC9BdXRob3I+PFllYXI+MjAxNzwvWWVhcj48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==
</w:fldData>
        </w:fldChar>
      </w:r>
      <w:r w:rsidR="00253CD4">
        <w:instrText xml:space="preserve"> ADDIN EN.CITE.DATA </w:instrText>
      </w:r>
      <w:r w:rsidR="00253CD4">
        <w:fldChar w:fldCharType="end"/>
      </w:r>
      <w:r w:rsidR="00253CD4">
        <w:fldChar w:fldCharType="separate"/>
      </w:r>
      <w:r w:rsidR="00253CD4">
        <w:rPr>
          <w:noProof/>
        </w:rPr>
        <w:t>(Maru et al., 2014; Petzold, 2017)</w:t>
      </w:r>
      <w:r w:rsidR="00253CD4">
        <w:fldChar w:fldCharType="end"/>
      </w:r>
      <w:r w:rsidR="00184826">
        <w:t xml:space="preserve">. </w:t>
      </w:r>
    </w:p>
    <w:p w14:paraId="5FDE2ADF" w14:textId="4D9EB9B4" w:rsidR="00B6687B" w:rsidRDefault="00187BA1" w:rsidP="00E45F58">
      <w:pPr>
        <w:spacing w:line="360" w:lineRule="auto"/>
        <w:ind w:firstLine="720"/>
        <w:jc w:val="both"/>
      </w:pPr>
      <w:r>
        <w:t xml:space="preserve">Zhuhai and </w:t>
      </w:r>
      <w:r w:rsidR="003C02D0">
        <w:t>the two SARs</w:t>
      </w:r>
      <w:r>
        <w:t xml:space="preserve"> have demonstrated the</w:t>
      </w:r>
      <w:r w:rsidR="003C02D0">
        <w:t xml:space="preserve"> idea that</w:t>
      </w:r>
      <w:r>
        <w:t xml:space="preserve"> social capital</w:t>
      </w:r>
      <w:r w:rsidR="00B00AB2">
        <w:t xml:space="preserve"> can</w:t>
      </w:r>
      <w:r w:rsidR="003C02D0">
        <w:t xml:space="preserve"> improve small business resilience</w:t>
      </w:r>
      <w:r w:rsidR="001C638B">
        <w:t xml:space="preserve"> </w:t>
      </w:r>
      <w:r w:rsidR="001C638B">
        <w:fldChar w:fldCharType="begin">
          <w:fldData xml:space="preserve">PEVuZE5vdGU+PENpdGU+PEF1dGhvcj5Ub3JyZXM8L0F1dGhvcj48WWVhcj4yMDE5PC9ZZWFyPjxS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</w:fldData>
        </w:fldChar>
      </w:r>
      <w:r w:rsidR="00253CD4">
        <w:instrText xml:space="preserve"> ADDIN EN.CITE </w:instrText>
      </w:r>
      <w:r w:rsidR="00253CD4">
        <w:fldChar w:fldCharType="begin">
          <w:fldData xml:space="preserve">PEVuZE5vdGU+PENpdGU+PEF1dGhvcj5Ub3JyZXM8L0F1dGhvcj48WWVhcj4yMDE5PC9ZZWFyPjxS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</w:fldData>
        </w:fldChar>
      </w:r>
      <w:r w:rsidR="00253CD4">
        <w:instrText xml:space="preserve"> ADDIN EN.CITE.DATA </w:instrText>
      </w:r>
      <w:r w:rsidR="00253CD4">
        <w:fldChar w:fldCharType="end"/>
      </w:r>
      <w:r w:rsidR="001C638B">
        <w:fldChar w:fldCharType="separate"/>
      </w:r>
      <w:r w:rsidR="00253CD4">
        <w:rPr>
          <w:noProof/>
        </w:rPr>
        <w:t>(Biggs et al., 2012; Parsons et al., 2018; Torres et al., 2019)</w:t>
      </w:r>
      <w:r w:rsidR="001C638B">
        <w:fldChar w:fldCharType="end"/>
      </w:r>
      <w:r w:rsidR="00253CD4">
        <w:t xml:space="preserve">. </w:t>
      </w:r>
      <w:r w:rsidR="003C02D0">
        <w:t>I</w:t>
      </w:r>
      <w:r w:rsidR="00DF28EC">
        <w:t>n</w:t>
      </w:r>
      <w:r>
        <w:t xml:space="preserve"> Zhuhai</w:t>
      </w:r>
      <w:r w:rsidR="00DF28EC">
        <w:t>,</w:t>
      </w:r>
      <w:r>
        <w:t xml:space="preserve"> </w:t>
      </w:r>
      <w:r w:rsidR="003C02D0">
        <w:t xml:space="preserve">adaptation practice was predicted by </w:t>
      </w:r>
      <w:r w:rsidR="00312E8F">
        <w:t xml:space="preserve">general </w:t>
      </w:r>
      <w:r>
        <w:t xml:space="preserve">social relationship. In Hong Kong, the key factor was social expectations, which were expressed </w:t>
      </w:r>
      <w:r w:rsidR="00312E8F">
        <w:t>in the context of</w:t>
      </w:r>
      <w:r>
        <w:t xml:space="preserve"> </w:t>
      </w:r>
      <w:r w:rsidR="00312E8F">
        <w:t>hazard risk management</w:t>
      </w:r>
      <w:r w:rsidR="00EC3CD5" w:rsidRPr="00EC3CD5">
        <w:t xml:space="preserve"> </w:t>
      </w:r>
      <w:r w:rsidR="00C82CBA">
        <w:t xml:space="preserve">specifically </w:t>
      </w:r>
      <w:r w:rsidR="00EC3CD5">
        <w:t>and explained a larger share of statistical variations in the dependent variable</w:t>
      </w:r>
      <w:r w:rsidR="00DF28EC">
        <w:t>, implying that</w:t>
      </w:r>
      <w:r w:rsidR="00312E8F">
        <w:t xml:space="preserve"> </w:t>
      </w:r>
      <w:r w:rsidR="00DF28EC">
        <w:t>t</w:t>
      </w:r>
      <w:r w:rsidR="00312E8F">
        <w:t xml:space="preserve">he impact of social capital was </w:t>
      </w:r>
      <w:r w:rsidR="00A97831">
        <w:t>more salient</w:t>
      </w:r>
      <w:r w:rsidR="00312E8F">
        <w:t xml:space="preserve"> than</w:t>
      </w:r>
      <w:r w:rsidR="00DF28EC">
        <w:t xml:space="preserve"> in</w:t>
      </w:r>
      <w:r w:rsidR="00312E8F">
        <w:t xml:space="preserve"> Zhuhai. </w:t>
      </w:r>
      <w:r w:rsidR="006156E3">
        <w:t>The more established culture of questioning the state and the rolling back of the social contract have opened an alternative pathway for mediating private action.</w:t>
      </w:r>
    </w:p>
    <w:p w14:paraId="5A313534" w14:textId="29BCB46B" w:rsidR="006156E3" w:rsidRDefault="006156E3" w:rsidP="00E45F58">
      <w:pPr>
        <w:spacing w:line="360" w:lineRule="auto"/>
        <w:jc w:val="both"/>
      </w:pPr>
      <w:r>
        <w:lastRenderedPageBreak/>
        <w:tab/>
        <w:t>Macao witnessed the breaking down of the social contract</w:t>
      </w:r>
      <w:r w:rsidR="00D226A6" w:rsidRPr="00D226A6">
        <w:t xml:space="preserve"> </w:t>
      </w:r>
      <w:r w:rsidR="00D226A6">
        <w:t xml:space="preserve">in the aftermath of Typhoon </w:t>
      </w:r>
      <w:proofErr w:type="spellStart"/>
      <w:r w:rsidR="00D226A6">
        <w:t>Hato</w:t>
      </w:r>
      <w:proofErr w:type="spellEnd"/>
      <w:r>
        <w:t xml:space="preserve">. </w:t>
      </w:r>
      <w:r w:rsidR="00EC3CD5">
        <w:t>T</w:t>
      </w:r>
      <w:r>
        <w:t xml:space="preserve">he casino city has experienced spectacular economic growth since gaming liberalization in 2002 and the influx of Chinese tourists. </w:t>
      </w:r>
      <w:r w:rsidR="007B11BD">
        <w:t xml:space="preserve">The strong growth has </w:t>
      </w:r>
      <w:r w:rsidR="00AA6529">
        <w:t>substantially improved</w:t>
      </w:r>
      <w:r w:rsidR="007B11BD">
        <w:t xml:space="preserve"> </w:t>
      </w:r>
      <w:r w:rsidR="00AA4B02">
        <w:t>residents’</w:t>
      </w:r>
      <w:r w:rsidR="007B11BD">
        <w:t xml:space="preserve"> income</w:t>
      </w:r>
      <w:r w:rsidR="00AA6529">
        <w:t>s</w:t>
      </w:r>
      <w:r w:rsidR="007B11BD">
        <w:t xml:space="preserve"> and GDP, which are </w:t>
      </w:r>
      <w:r w:rsidR="00582E49">
        <w:t>the main</w:t>
      </w:r>
      <w:r w:rsidR="007B11BD">
        <w:t xml:space="preserve"> </w:t>
      </w:r>
      <w:r w:rsidR="00582E49">
        <w:t>rewards</w:t>
      </w:r>
      <w:r w:rsidR="007B11BD">
        <w:t xml:space="preserve"> </w:t>
      </w:r>
      <w:r w:rsidR="00582E49">
        <w:t>for</w:t>
      </w:r>
      <w:r w:rsidR="007B11BD">
        <w:t xml:space="preserve"> </w:t>
      </w:r>
      <w:r w:rsidR="00D226A6">
        <w:t>giving consent to</w:t>
      </w:r>
      <w:r w:rsidR="007B11BD">
        <w:t xml:space="preserve"> tighter social control and </w:t>
      </w:r>
      <w:r w:rsidR="00582E49">
        <w:t>political conformity</w:t>
      </w:r>
      <w:r w:rsidR="007B11BD">
        <w:t xml:space="preserve">. </w:t>
      </w:r>
      <w:r w:rsidR="0066188B">
        <w:t>T</w:t>
      </w:r>
      <w:r w:rsidR="007B11BD">
        <w:t xml:space="preserve">he Macao SAR government managed to stabilize the society until </w:t>
      </w:r>
      <w:r w:rsidR="0066188B">
        <w:t>recently coming to realize the city’s vulnerabilit</w:t>
      </w:r>
      <w:r w:rsidR="003768CF">
        <w:t xml:space="preserve">y </w:t>
      </w:r>
      <w:r w:rsidR="0066188B">
        <w:t xml:space="preserve">to external shocks and fluctuations, such as economic recession and a change of Mainland China’s policies </w:t>
      </w:r>
      <w:r w:rsidR="009B3A58">
        <w:fldChar w:fldCharType="begin">
          <w:fldData xml:space="preserve">PEVuZE5vdGU+PENpdGU+PEF1dGhvcj5TaGVuZzwvQXV0aG9yPjxZZWFyPjIwMTg8L1llYXI+PFJl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</w:fldData>
        </w:fldChar>
      </w:r>
      <w:r w:rsidR="009B3A58">
        <w:instrText xml:space="preserve"> ADDIN EN.CITE </w:instrText>
      </w:r>
      <w:r w:rsidR="009B3A58">
        <w:fldChar w:fldCharType="begin">
          <w:fldData xml:space="preserve">PEVuZE5vdGU+PENpdGU+PEF1dGhvcj5TaGVuZzwvQXV0aG9yPjxZZWFyPjIwMTg8L1llYXI+PFJl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</w:fldData>
        </w:fldChar>
      </w:r>
      <w:r w:rsidR="009B3A58">
        <w:instrText xml:space="preserve"> ADDIN EN.CITE.DATA </w:instrText>
      </w:r>
      <w:r w:rsidR="009B3A58">
        <w:fldChar w:fldCharType="end"/>
      </w:r>
      <w:r w:rsidR="009B3A58">
        <w:fldChar w:fldCharType="separate"/>
      </w:r>
      <w:r w:rsidR="009B3A58">
        <w:rPr>
          <w:noProof/>
        </w:rPr>
        <w:t>(Sheng, 2016; Sheng and Wan, 2017; Sheng and Gu, 2018)</w:t>
      </w:r>
      <w:r w:rsidR="009B3A58">
        <w:fldChar w:fldCharType="end"/>
      </w:r>
      <w:r w:rsidR="0066188B">
        <w:t>.</w:t>
      </w:r>
      <w:r w:rsidR="00971032">
        <w:t xml:space="preserve"> </w:t>
      </w:r>
      <w:r w:rsidR="00AA6529">
        <w:t>In 2017, t</w:t>
      </w:r>
      <w:r w:rsidR="00FD25B2">
        <w:t xml:space="preserve">he former Portuguese colony </w:t>
      </w:r>
      <w:r w:rsidR="00D226A6">
        <w:t>was caught in</w:t>
      </w:r>
      <w:r w:rsidR="00FD25B2">
        <w:t xml:space="preserve"> a governance crisis </w:t>
      </w:r>
      <w:r w:rsidR="00AA4B02">
        <w:t>triggered</w:t>
      </w:r>
      <w:r w:rsidR="00FD25B2">
        <w:t xml:space="preserve"> by Typhoon </w:t>
      </w:r>
      <w:proofErr w:type="spellStart"/>
      <w:r w:rsidR="00FD25B2">
        <w:t>Hato</w:t>
      </w:r>
      <w:proofErr w:type="spellEnd"/>
      <w:r w:rsidR="00FD25B2">
        <w:t xml:space="preserve">, </w:t>
      </w:r>
      <w:r w:rsidR="00AA4B02">
        <w:t>impoverishing</w:t>
      </w:r>
      <w:r w:rsidR="00FD25B2">
        <w:t xml:space="preserve"> the strategically managed relation of trust between the government</w:t>
      </w:r>
      <w:r w:rsidR="00FD25B2" w:rsidRPr="00FD25B2">
        <w:t xml:space="preserve"> </w:t>
      </w:r>
      <w:r w:rsidR="00FD25B2">
        <w:t>and its citizens.</w:t>
      </w:r>
    </w:p>
    <w:p w14:paraId="2D18DDCD" w14:textId="3FD0A2B8" w:rsidR="00C07BB3" w:rsidRDefault="00FD25B2" w:rsidP="00E45F58">
      <w:pPr>
        <w:spacing w:line="360" w:lineRule="auto"/>
        <w:jc w:val="both"/>
      </w:pPr>
      <w:r>
        <w:tab/>
      </w:r>
      <w:r w:rsidR="00B75541">
        <w:t xml:space="preserve">Social contracts are tested in times of disaster (O’Brien et al. 2009; Pelling and Dill, 2010). </w:t>
      </w:r>
      <w:r>
        <w:t xml:space="preserve">The scale </w:t>
      </w:r>
      <w:r w:rsidR="00B75541">
        <w:t xml:space="preserve">and </w:t>
      </w:r>
      <w:r w:rsidR="0010089E">
        <w:t>speed</w:t>
      </w:r>
      <w:r w:rsidR="00B75541">
        <w:t xml:space="preserve"> </w:t>
      </w:r>
      <w:r>
        <w:t xml:space="preserve">of urban </w:t>
      </w:r>
      <w:r w:rsidR="00AA4B02">
        <w:t>inundation</w:t>
      </w:r>
      <w:r>
        <w:t xml:space="preserve"> </w:t>
      </w:r>
      <w:r w:rsidR="00AA4B02">
        <w:t>caused by</w:t>
      </w:r>
      <w:r w:rsidR="00B75541">
        <w:t xml:space="preserve"> Typhoon </w:t>
      </w:r>
      <w:proofErr w:type="spellStart"/>
      <w:r w:rsidR="00B75541">
        <w:t>Hato</w:t>
      </w:r>
      <w:proofErr w:type="spellEnd"/>
      <w:r w:rsidR="00B75541">
        <w:t xml:space="preserve"> </w:t>
      </w:r>
      <w:r>
        <w:t>w</w:t>
      </w:r>
      <w:r w:rsidR="00B75541">
        <w:t>ere</w:t>
      </w:r>
      <w:r>
        <w:t xml:space="preserve"> </w:t>
      </w:r>
      <w:r w:rsidR="00971032">
        <w:t xml:space="preserve">unprecedented </w:t>
      </w:r>
      <w:r>
        <w:t xml:space="preserve">in Macao’s recent history. The fatal </w:t>
      </w:r>
      <w:r w:rsidR="00971032">
        <w:t xml:space="preserve">event exposed the institutional incompetence and arbitrary decision-making of the </w:t>
      </w:r>
      <w:r w:rsidR="00971032" w:rsidRPr="00464689">
        <w:t>Meteorological and Geophysical Bureau</w:t>
      </w:r>
      <w:r w:rsidR="00971032">
        <w:t xml:space="preserve"> of Macao</w:t>
      </w:r>
      <w:r w:rsidR="00D43D4A" w:rsidRPr="00D43D4A">
        <w:t xml:space="preserve"> </w:t>
      </w:r>
      <w:r w:rsidR="00D43D4A">
        <w:t>(Chan et al., 2018)</w:t>
      </w:r>
      <w:r w:rsidR="00971032">
        <w:t xml:space="preserve">. </w:t>
      </w:r>
      <w:r w:rsidR="00C82CBA">
        <w:t>Because the Bureau issued warning signals late, m</w:t>
      </w:r>
      <w:r w:rsidR="00971032">
        <w:t xml:space="preserve">ost Macao residents were unaware of the impending hazards and did not evacuate before </w:t>
      </w:r>
      <w:r w:rsidR="00AA4B02">
        <w:t xml:space="preserve">the </w:t>
      </w:r>
      <w:r w:rsidR="00971032">
        <w:t xml:space="preserve">rapid inundation (Takagi et al., 2019). Consequently, many respondents to our </w:t>
      </w:r>
      <w:r w:rsidR="00582E49">
        <w:t xml:space="preserve">post-disaster </w:t>
      </w:r>
      <w:r w:rsidR="00AA6529">
        <w:t>interviews</w:t>
      </w:r>
      <w:r w:rsidR="00582E49">
        <w:t xml:space="preserve"> have</w:t>
      </w:r>
      <w:r w:rsidR="00971032">
        <w:t xml:space="preserve"> lost confidence in the government’s action for managing future extreme weather: “</w:t>
      </w:r>
      <w:r w:rsidR="00971032" w:rsidRPr="00154115">
        <w:rPr>
          <w:i/>
          <w:iCs/>
        </w:rPr>
        <w:t xml:space="preserve">no, the government won’t help. They are opportunistic and only </w:t>
      </w:r>
      <w:r w:rsidR="00971032">
        <w:rPr>
          <w:i/>
          <w:iCs/>
        </w:rPr>
        <w:t>care about</w:t>
      </w:r>
      <w:r w:rsidR="00971032" w:rsidRPr="00154115">
        <w:rPr>
          <w:i/>
          <w:iCs/>
        </w:rPr>
        <w:t xml:space="preserve"> money</w:t>
      </w:r>
      <w:r w:rsidR="00971032">
        <w:t xml:space="preserve">” (#4, restaurant owner, Male, 60s). </w:t>
      </w:r>
      <w:r w:rsidR="00582E49">
        <w:t>This indicates the preva</w:t>
      </w:r>
      <w:r w:rsidR="00213109">
        <w:t>i</w:t>
      </w:r>
      <w:r w:rsidR="00582E49">
        <w:t>l</w:t>
      </w:r>
      <w:r w:rsidR="00213109">
        <w:t>ing</w:t>
      </w:r>
      <w:r w:rsidR="00582E49">
        <w:t xml:space="preserve"> social contract</w:t>
      </w:r>
      <w:r w:rsidR="00213109">
        <w:t xml:space="preserve"> </w:t>
      </w:r>
      <w:r w:rsidR="00AA6529">
        <w:t xml:space="preserve">predicated </w:t>
      </w:r>
      <w:r w:rsidR="00213109">
        <w:t>up</w:t>
      </w:r>
      <w:r w:rsidR="00C07BB3">
        <w:t>on</w:t>
      </w:r>
      <w:r w:rsidR="00213109">
        <w:t xml:space="preserve"> </w:t>
      </w:r>
      <w:r w:rsidR="00C07BB3">
        <w:t>material</w:t>
      </w:r>
      <w:r w:rsidR="00971F29">
        <w:t xml:space="preserve"> </w:t>
      </w:r>
      <w:r w:rsidR="00213109">
        <w:t xml:space="preserve">benefits is called </w:t>
      </w:r>
      <w:r w:rsidR="00582E49">
        <w:t>into question</w:t>
      </w:r>
      <w:r w:rsidR="00213109">
        <w:t xml:space="preserve">. </w:t>
      </w:r>
    </w:p>
    <w:p w14:paraId="2360B89A" w14:textId="2F13B06A" w:rsidR="00B75541" w:rsidRDefault="00C07BB3" w:rsidP="00E45F58">
      <w:pPr>
        <w:spacing w:line="360" w:lineRule="auto"/>
        <w:ind w:firstLine="720"/>
        <w:jc w:val="both"/>
        <w:rPr>
          <w:lang w:val="en-US"/>
        </w:rPr>
      </w:pPr>
      <w:r>
        <w:t xml:space="preserve">The </w:t>
      </w:r>
      <w:r w:rsidR="009F3906">
        <w:t xml:space="preserve">behavioural </w:t>
      </w:r>
      <w:r>
        <w:t xml:space="preserve">linkage between trust and action dissolved in situations of lower trust. </w:t>
      </w:r>
      <w:proofErr w:type="spellStart"/>
      <w:r>
        <w:t>Adger</w:t>
      </w:r>
      <w:proofErr w:type="spellEnd"/>
      <w:r>
        <w:t xml:space="preserve"> et al.</w:t>
      </w:r>
      <w:r w:rsidR="009F3906">
        <w:t>’s study</w:t>
      </w:r>
      <w:r>
        <w:t xml:space="preserve"> (2016, p. 13) </w:t>
      </w:r>
      <w:r w:rsidR="009F3906">
        <w:t>indicates</w:t>
      </w:r>
      <w:r>
        <w:t xml:space="preserve"> that the perceptions of government response had limited impacts on individual willingness to act in Ireland, in which the relationship of trust was weaker than in the UK.</w:t>
      </w:r>
      <w:r w:rsidR="00840216">
        <w:t xml:space="preserve"> Kettle and Dow (2016) have provided similar evidence from Alaska and Florida,</w:t>
      </w:r>
      <w:r w:rsidR="00E830C9">
        <w:t xml:space="preserve"> in</w:t>
      </w:r>
      <w:r w:rsidR="00840216">
        <w:t xml:space="preserve"> which </w:t>
      </w:r>
      <w:r w:rsidR="00E830C9">
        <w:t>people were more critical of the</w:t>
      </w:r>
      <w:r w:rsidR="00840216">
        <w:t xml:space="preserve"> government than</w:t>
      </w:r>
      <w:r w:rsidR="00E830C9">
        <w:t xml:space="preserve"> in</w:t>
      </w:r>
      <w:r w:rsidR="00840216">
        <w:t xml:space="preserve"> Maryland. </w:t>
      </w:r>
      <w:r w:rsidR="00E830C9">
        <w:t xml:space="preserve">Rather than </w:t>
      </w:r>
      <w:r w:rsidR="00A60A65">
        <w:t>withdrawing</w:t>
      </w:r>
      <w:r w:rsidR="00E830C9">
        <w:t xml:space="preserve"> personal responsibility, the heightened sense of helplessness among the </w:t>
      </w:r>
      <w:r w:rsidR="00EC3CD5">
        <w:t>outraged</w:t>
      </w:r>
      <w:r w:rsidR="00E830C9">
        <w:t xml:space="preserve"> public enabled </w:t>
      </w:r>
      <w:r w:rsidR="00774E00">
        <w:t>a</w:t>
      </w:r>
      <w:r w:rsidR="00E830C9">
        <w:t xml:space="preserve"> social mechanism</w:t>
      </w:r>
      <w:r w:rsidR="00774E00">
        <w:t xml:space="preserve"> to</w:t>
      </w:r>
      <w:r w:rsidR="00406D2B">
        <w:t xml:space="preserve"> partially</w:t>
      </w:r>
      <w:r w:rsidR="00774E00">
        <w:t xml:space="preserve"> substitute the role of formal institutions</w:t>
      </w:r>
      <w:r w:rsidR="00406D2B">
        <w:t xml:space="preserve"> immediately after</w:t>
      </w:r>
      <w:r w:rsidR="00774E00">
        <w:t xml:space="preserve"> the disaster event</w:t>
      </w:r>
      <w:r w:rsidR="00E830C9">
        <w:t xml:space="preserve">. </w:t>
      </w:r>
      <w:r w:rsidR="00971032">
        <w:t xml:space="preserve">In response to the lack of prompt institutional action, a number of resident-volunteers </w:t>
      </w:r>
      <w:r w:rsidR="00774E00">
        <w:t>came</w:t>
      </w:r>
      <w:r w:rsidR="00971032">
        <w:t xml:space="preserve"> to help those in need: “</w:t>
      </w:r>
      <w:r w:rsidR="00971032" w:rsidRPr="004C37B3">
        <w:rPr>
          <w:i/>
          <w:iCs/>
        </w:rPr>
        <w:t xml:space="preserve">We helped ourselves. There were volunteers on the street. </w:t>
      </w:r>
      <w:r w:rsidR="00971032">
        <w:rPr>
          <w:i/>
          <w:iCs/>
        </w:rPr>
        <w:t>The g</w:t>
      </w:r>
      <w:r w:rsidR="00971032" w:rsidRPr="004C37B3">
        <w:rPr>
          <w:i/>
          <w:iCs/>
        </w:rPr>
        <w:t>overnment wasn’t helpful.</w:t>
      </w:r>
      <w:r w:rsidR="00971032">
        <w:t xml:space="preserve">” (#18, retailer, Male, 40s). </w:t>
      </w:r>
      <w:r w:rsidR="005B3A93">
        <w:t xml:space="preserve">Many </w:t>
      </w:r>
      <w:r w:rsidR="005B3A93">
        <w:rPr>
          <w:lang w:val="en-US"/>
        </w:rPr>
        <w:t>civil society</w:t>
      </w:r>
      <w:r w:rsidR="00971032">
        <w:rPr>
          <w:lang w:val="en-US"/>
        </w:rPr>
        <w:t xml:space="preserve"> organizations, such as the </w:t>
      </w:r>
      <w:proofErr w:type="spellStart"/>
      <w:r w:rsidR="00971032" w:rsidRPr="006230BA">
        <w:rPr>
          <w:lang w:val="en-US"/>
        </w:rPr>
        <w:t>União</w:t>
      </w:r>
      <w:proofErr w:type="spellEnd"/>
      <w:r w:rsidR="00971032" w:rsidRPr="006230BA">
        <w:rPr>
          <w:lang w:val="en-US"/>
        </w:rPr>
        <w:t xml:space="preserve"> </w:t>
      </w:r>
      <w:proofErr w:type="spellStart"/>
      <w:r w:rsidR="00971032" w:rsidRPr="006230BA">
        <w:rPr>
          <w:lang w:val="en-US"/>
        </w:rPr>
        <w:t>Geral</w:t>
      </w:r>
      <w:proofErr w:type="spellEnd"/>
      <w:r w:rsidR="00971032" w:rsidRPr="006230BA">
        <w:rPr>
          <w:lang w:val="en-US"/>
        </w:rPr>
        <w:t xml:space="preserve"> das </w:t>
      </w:r>
      <w:proofErr w:type="spellStart"/>
      <w:r w:rsidR="00971032" w:rsidRPr="006230BA">
        <w:rPr>
          <w:lang w:val="en-US"/>
        </w:rPr>
        <w:t>Associações</w:t>
      </w:r>
      <w:proofErr w:type="spellEnd"/>
      <w:r w:rsidR="00971032" w:rsidRPr="006230BA">
        <w:rPr>
          <w:lang w:val="en-US"/>
        </w:rPr>
        <w:t xml:space="preserve"> dos </w:t>
      </w:r>
      <w:proofErr w:type="spellStart"/>
      <w:r w:rsidR="00971032" w:rsidRPr="006230BA">
        <w:rPr>
          <w:lang w:val="en-US"/>
        </w:rPr>
        <w:t>Moradores</w:t>
      </w:r>
      <w:proofErr w:type="spellEnd"/>
      <w:r w:rsidR="00971032" w:rsidRPr="006230BA">
        <w:rPr>
          <w:lang w:val="en-US"/>
        </w:rPr>
        <w:t xml:space="preserve"> de Macau</w:t>
      </w:r>
      <w:r w:rsidR="00971032">
        <w:rPr>
          <w:lang w:val="en-US"/>
        </w:rPr>
        <w:t xml:space="preserve"> (a large residents’ association), played an important role in emergency </w:t>
      </w:r>
      <w:r w:rsidR="005B3A93">
        <w:rPr>
          <w:lang w:val="en-US"/>
        </w:rPr>
        <w:t>response and recovery</w:t>
      </w:r>
      <w:r w:rsidR="00971032">
        <w:rPr>
          <w:lang w:val="en-US"/>
        </w:rPr>
        <w:t xml:space="preserve"> (#13, boutique operator, Female, 50s).</w:t>
      </w:r>
      <w:r w:rsidR="00774E00">
        <w:rPr>
          <w:lang w:val="en-US"/>
        </w:rPr>
        <w:t xml:space="preserve"> </w:t>
      </w:r>
      <w:r w:rsidR="004405A6">
        <w:rPr>
          <w:lang w:val="en-US"/>
        </w:rPr>
        <w:t xml:space="preserve">As </w:t>
      </w:r>
      <w:proofErr w:type="spellStart"/>
      <w:r w:rsidR="004405A6">
        <w:rPr>
          <w:lang w:val="en-US"/>
        </w:rPr>
        <w:t>Nooteboom</w:t>
      </w:r>
      <w:proofErr w:type="spellEnd"/>
      <w:r w:rsidR="004405A6">
        <w:rPr>
          <w:lang w:val="en-US"/>
        </w:rPr>
        <w:t xml:space="preserve"> (2007) has suggested, informal networks and institutions </w:t>
      </w:r>
      <w:r w:rsidR="00EC3CD5">
        <w:rPr>
          <w:lang w:val="en-US"/>
        </w:rPr>
        <w:t>are often</w:t>
      </w:r>
      <w:r w:rsidR="004405A6">
        <w:rPr>
          <w:lang w:val="en-US"/>
        </w:rPr>
        <w:t xml:space="preserve"> mobilized to assume some of the functions of formal institutions when social contractual control is no longer effective or recognized. Based on a case study of Vietnam, </w:t>
      </w:r>
      <w:proofErr w:type="spellStart"/>
      <w:r w:rsidR="004405A6">
        <w:rPr>
          <w:lang w:val="en-US"/>
        </w:rPr>
        <w:t>Adger</w:t>
      </w:r>
      <w:proofErr w:type="spellEnd"/>
      <w:r w:rsidR="004405A6">
        <w:rPr>
          <w:lang w:val="en-US"/>
        </w:rPr>
        <w:t xml:space="preserve"> (2000</w:t>
      </w:r>
      <w:r w:rsidR="009B3A58">
        <w:rPr>
          <w:lang w:val="en-US"/>
        </w:rPr>
        <w:t>a</w:t>
      </w:r>
      <w:r w:rsidR="004405A6">
        <w:rPr>
          <w:lang w:val="en-US"/>
        </w:rPr>
        <w:t xml:space="preserve">) has </w:t>
      </w:r>
      <w:r w:rsidR="00AA4B02">
        <w:rPr>
          <w:lang w:val="en-US"/>
        </w:rPr>
        <w:t>expressed</w:t>
      </w:r>
      <w:r w:rsidR="004405A6">
        <w:rPr>
          <w:lang w:val="en-US"/>
        </w:rPr>
        <w:t xml:space="preserve"> a similar view that the declining influence of the state can be offset by </w:t>
      </w:r>
      <w:r w:rsidR="004405A6">
        <w:rPr>
          <w:lang w:val="en-US"/>
        </w:rPr>
        <w:lastRenderedPageBreak/>
        <w:t xml:space="preserve">the reemergence of civil institutions. Likewise, the erosion of trust in the state in the aftermath of a Turkish earthquake opened a political gap in which the civil society was mobilized to help survivors (Pelling and Dill, 2010). </w:t>
      </w:r>
      <w:r w:rsidR="005B3A93">
        <w:rPr>
          <w:lang w:val="en-US"/>
        </w:rPr>
        <w:t xml:space="preserve"> </w:t>
      </w:r>
    </w:p>
    <w:p w14:paraId="1807A7B6" w14:textId="05F2D63E" w:rsidR="00D121A5" w:rsidRDefault="00E41922" w:rsidP="00E45F58">
      <w:pPr>
        <w:spacing w:line="360" w:lineRule="auto"/>
        <w:ind w:firstLine="720"/>
        <w:jc w:val="both"/>
      </w:pPr>
      <w:r>
        <w:rPr>
          <w:lang w:val="en-US"/>
        </w:rPr>
        <w:t>O</w:t>
      </w:r>
      <w:r w:rsidR="00FF0B10">
        <w:rPr>
          <w:lang w:val="en-US"/>
        </w:rPr>
        <w:t xml:space="preserve">ur </w:t>
      </w:r>
      <w:r w:rsidR="002C5379">
        <w:rPr>
          <w:lang w:val="en-US"/>
        </w:rPr>
        <w:t>comparative</w:t>
      </w:r>
      <w:r>
        <w:rPr>
          <w:lang w:val="en-US"/>
        </w:rPr>
        <w:t xml:space="preserve"> </w:t>
      </w:r>
      <w:r w:rsidR="00FF0B10">
        <w:rPr>
          <w:lang w:val="en-US"/>
        </w:rPr>
        <w:t>study</w:t>
      </w:r>
      <w:r w:rsidR="004405A6">
        <w:rPr>
          <w:lang w:val="en-US"/>
        </w:rPr>
        <w:t xml:space="preserve"> </w:t>
      </w:r>
      <w:r w:rsidR="00A60A65">
        <w:rPr>
          <w:lang w:val="en-US"/>
        </w:rPr>
        <w:t xml:space="preserve">empirically </w:t>
      </w:r>
      <w:r w:rsidR="004405A6">
        <w:rPr>
          <w:lang w:val="en-US"/>
        </w:rPr>
        <w:t xml:space="preserve">confirms that </w:t>
      </w:r>
      <w:r w:rsidR="00FF0B10">
        <w:rPr>
          <w:lang w:val="en-US"/>
        </w:rPr>
        <w:t xml:space="preserve">social </w:t>
      </w:r>
      <w:r w:rsidR="00961D30">
        <w:rPr>
          <w:lang w:val="en-US"/>
        </w:rPr>
        <w:t>interdependencies</w:t>
      </w:r>
      <w:r w:rsidR="00C82CBA">
        <w:rPr>
          <w:lang w:val="en-US"/>
        </w:rPr>
        <w:t xml:space="preserve"> and norms</w:t>
      </w:r>
      <w:r w:rsidR="00406D2B">
        <w:rPr>
          <w:lang w:val="en-US"/>
        </w:rPr>
        <w:t xml:space="preserve"> </w:t>
      </w:r>
      <w:r w:rsidR="005B3A93">
        <w:rPr>
          <w:lang w:val="en-US"/>
        </w:rPr>
        <w:t>are particularly salient and powerful in driving action</w:t>
      </w:r>
      <w:r w:rsidR="00FF0B10">
        <w:rPr>
          <w:lang w:val="en-US"/>
        </w:rPr>
        <w:t xml:space="preserve"> </w:t>
      </w:r>
      <w:r w:rsidR="00961D30">
        <w:rPr>
          <w:lang w:val="en-US"/>
        </w:rPr>
        <w:t>in situations of lower</w:t>
      </w:r>
      <w:r w:rsidR="00BA2178">
        <w:rPr>
          <w:lang w:val="en-US"/>
        </w:rPr>
        <w:t xml:space="preserve"> </w:t>
      </w:r>
      <w:r w:rsidR="00FF0B10">
        <w:rPr>
          <w:lang w:val="en-US"/>
        </w:rPr>
        <w:t>institutional trust.</w:t>
      </w:r>
      <w:r w:rsidR="00E95421">
        <w:rPr>
          <w:lang w:val="en-US"/>
        </w:rPr>
        <w:t xml:space="preserve"> The greatest reaction is </w:t>
      </w:r>
      <w:r w:rsidR="00C44B10">
        <w:rPr>
          <w:lang w:val="en-US"/>
        </w:rPr>
        <w:t>found</w:t>
      </w:r>
      <w:r w:rsidR="00E95421">
        <w:rPr>
          <w:lang w:val="en-US"/>
        </w:rPr>
        <w:t xml:space="preserve"> in Macao, demonstrated by the statistical significance of both social capital items and our first-hand interview records. </w:t>
      </w:r>
      <w:r w:rsidR="00F47968">
        <w:rPr>
          <w:lang w:val="en-US"/>
        </w:rPr>
        <w:t>Nonetheless</w:t>
      </w:r>
      <w:r w:rsidR="00E95421">
        <w:rPr>
          <w:lang w:val="en-US"/>
        </w:rPr>
        <w:t xml:space="preserve">, </w:t>
      </w:r>
      <w:r w:rsidR="00BA2178">
        <w:rPr>
          <w:lang w:val="en-US"/>
        </w:rPr>
        <w:t xml:space="preserve">there </w:t>
      </w:r>
      <w:r w:rsidR="00AA4B02">
        <w:rPr>
          <w:lang w:val="en-US"/>
        </w:rPr>
        <w:t>is</w:t>
      </w:r>
      <w:r w:rsidR="00E95421">
        <w:rPr>
          <w:lang w:val="en-US"/>
        </w:rPr>
        <w:t xml:space="preserve"> possib</w:t>
      </w:r>
      <w:r w:rsidR="00AA4B02">
        <w:rPr>
          <w:lang w:val="en-US"/>
        </w:rPr>
        <w:t>ly a</w:t>
      </w:r>
      <w:r w:rsidR="00E95421">
        <w:rPr>
          <w:lang w:val="en-US"/>
        </w:rPr>
        <w:t xml:space="preserve"> </w:t>
      </w:r>
      <w:r w:rsidR="00AE5655">
        <w:rPr>
          <w:lang w:val="en-US"/>
        </w:rPr>
        <w:t>tipping</w:t>
      </w:r>
      <w:r w:rsidR="00E95421">
        <w:rPr>
          <w:lang w:val="en-US"/>
        </w:rPr>
        <w:t xml:space="preserve"> point at which </w:t>
      </w:r>
      <w:r w:rsidR="00C82CBA">
        <w:rPr>
          <w:lang w:val="en-US"/>
        </w:rPr>
        <w:t>social interdependencies and norms</w:t>
      </w:r>
      <w:r w:rsidR="00E95421">
        <w:rPr>
          <w:lang w:val="en-US"/>
        </w:rPr>
        <w:t xml:space="preserve"> become an impediment. </w:t>
      </w:r>
      <w:r w:rsidR="006B0DAA">
        <w:t xml:space="preserve">In contrast with Zhuhai, </w:t>
      </w:r>
      <w:r w:rsidR="004405A6">
        <w:t xml:space="preserve">stronger </w:t>
      </w:r>
      <w:r w:rsidR="00E95421">
        <w:rPr>
          <w:lang w:val="en-US"/>
        </w:rPr>
        <w:t>social relationships in Macao reduced, rather than increased, the willingness to take private action</w:t>
      </w:r>
      <w:r w:rsidR="00BA2178">
        <w:rPr>
          <w:lang w:val="en-US"/>
        </w:rPr>
        <w:t xml:space="preserve">. This </w:t>
      </w:r>
      <w:r w:rsidR="00AA4B02">
        <w:rPr>
          <w:lang w:val="en-US"/>
        </w:rPr>
        <w:t>implies</w:t>
      </w:r>
      <w:r w:rsidR="00BA2178">
        <w:rPr>
          <w:lang w:val="en-US"/>
        </w:rPr>
        <w:t xml:space="preserve"> that </w:t>
      </w:r>
      <w:r w:rsidR="00E95421">
        <w:t xml:space="preserve">a </w:t>
      </w:r>
      <w:r w:rsidR="00BA2178">
        <w:t xml:space="preserve">close </w:t>
      </w:r>
      <w:r w:rsidR="00E95421">
        <w:t xml:space="preserve">relationship with people who are able to offer critical support in the event of a crisis might create </w:t>
      </w:r>
      <w:r w:rsidR="00F47968">
        <w:t xml:space="preserve">a sense of security and </w:t>
      </w:r>
      <w:r w:rsidR="00E95421">
        <w:t>perverse incentives for less preparation for disasters</w:t>
      </w:r>
      <w:r w:rsidR="00BA2178">
        <w:t>, a recipe for moral hazard</w:t>
      </w:r>
      <w:r w:rsidR="00F47968">
        <w:t xml:space="preserve"> </w:t>
      </w:r>
      <w:r w:rsidR="00806BEC">
        <w:fldChar w:fldCharType="begin">
          <w:fldData xml:space="preserve">PEVuZE5vdGU+PENpdGU+PEF1dGhvcj5QYXVsPC9BdXRob3I+PFllYXI+MjAxNjwvWWVhcj48UmVj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</w:fldData>
        </w:fldChar>
      </w:r>
      <w:r w:rsidR="002F1A63">
        <w:instrText xml:space="preserve"> ADDIN EN.CITE </w:instrText>
      </w:r>
      <w:r w:rsidR="002F1A63">
        <w:fldChar w:fldCharType="begin">
          <w:fldData xml:space="preserve">PEVuZE5vdGU+PENpdGU+PEF1dGhvcj5QYXVsPC9BdXRob3I+PFllYXI+MjAxNjwvWWVhcj48UmVj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</w:fldData>
        </w:fldChar>
      </w:r>
      <w:r w:rsidR="002F1A63">
        <w:instrText xml:space="preserve"> ADDIN EN.CITE.DATA </w:instrText>
      </w:r>
      <w:r w:rsidR="002F1A63">
        <w:fldChar w:fldCharType="end"/>
      </w:r>
      <w:r w:rsidR="00806BEC">
        <w:fldChar w:fldCharType="separate"/>
      </w:r>
      <w:r w:rsidR="002F1A63">
        <w:rPr>
          <w:noProof/>
        </w:rPr>
        <w:t>(Lo, 2013a; Lo, 2013b; Paul et al., 2016)</w:t>
      </w:r>
      <w:r w:rsidR="00806BEC">
        <w:fldChar w:fldCharType="end"/>
      </w:r>
      <w:r w:rsidR="00BA2178">
        <w:t xml:space="preserve">. </w:t>
      </w:r>
    </w:p>
    <w:p w14:paraId="3D384C99" w14:textId="2A2C73E3" w:rsidR="00BF2D89" w:rsidRDefault="006B0DAA" w:rsidP="00E45F58">
      <w:pPr>
        <w:spacing w:line="360" w:lineRule="auto"/>
        <w:ind w:firstLine="720"/>
        <w:jc w:val="both"/>
      </w:pPr>
      <w:r>
        <w:t>T</w:t>
      </w:r>
      <w:r w:rsidR="00BA2178">
        <w:t xml:space="preserve">he deterioration of public confidence in Macao’s authorities </w:t>
      </w:r>
      <w:r w:rsidR="00D121A5">
        <w:t>is believed to</w:t>
      </w:r>
      <w:r>
        <w:t xml:space="preserve"> be responsible for</w:t>
      </w:r>
      <w:r w:rsidR="00BA2178">
        <w:t xml:space="preserve"> accelerat</w:t>
      </w:r>
      <w:r>
        <w:t>ing</w:t>
      </w:r>
      <w:r w:rsidR="00BA2178">
        <w:t xml:space="preserve"> the </w:t>
      </w:r>
      <w:r w:rsidR="00AA4B02">
        <w:t>move</w:t>
      </w:r>
      <w:r w:rsidR="00BA2178">
        <w:t xml:space="preserve"> towards these social mechanisms</w:t>
      </w:r>
      <w:r w:rsidR="005365F8">
        <w:t>. The sharp contrast</w:t>
      </w:r>
      <w:r w:rsidR="00BA2178">
        <w:t xml:space="preserve"> </w:t>
      </w:r>
      <w:r>
        <w:t>is</w:t>
      </w:r>
      <w:r w:rsidR="005365F8">
        <w:t xml:space="preserve"> </w:t>
      </w:r>
      <w:r w:rsidR="00BA2178">
        <w:t>not only</w:t>
      </w:r>
      <w:r w:rsidR="005365F8">
        <w:t xml:space="preserve"> </w:t>
      </w:r>
      <w:r>
        <w:t>related to</w:t>
      </w:r>
      <w:r w:rsidR="00BA2178">
        <w:t xml:space="preserve"> the timing of the</w:t>
      </w:r>
      <w:r w:rsidR="00BD4F92">
        <w:t xml:space="preserve"> </w:t>
      </w:r>
      <w:r w:rsidR="00BA2178">
        <w:t>survey</w:t>
      </w:r>
      <w:r w:rsidR="005365F8">
        <w:t>,</w:t>
      </w:r>
      <w:r w:rsidR="00BA2178">
        <w:t xml:space="preserve"> but also the </w:t>
      </w:r>
      <w:r w:rsidR="00BD4F92">
        <w:t>tensions</w:t>
      </w:r>
      <w:r w:rsidR="00BA2178">
        <w:t xml:space="preserve"> </w:t>
      </w:r>
      <w:r w:rsidR="005365F8">
        <w:t>and u</w:t>
      </w:r>
      <w:r w:rsidR="00A60A65">
        <w:t>n</w:t>
      </w:r>
      <w:r w:rsidR="005365F8">
        <w:t>sett</w:t>
      </w:r>
      <w:r w:rsidR="00A60A65">
        <w:t>l</w:t>
      </w:r>
      <w:r w:rsidR="005365F8">
        <w:t xml:space="preserve">ing public sentiments </w:t>
      </w:r>
      <w:r w:rsidR="00BA2178">
        <w:t>in</w:t>
      </w:r>
      <w:r w:rsidR="005365F8">
        <w:t xml:space="preserve"> </w:t>
      </w:r>
      <w:r w:rsidR="00BA2178">
        <w:t>navigat</w:t>
      </w:r>
      <w:r w:rsidR="009554E9">
        <w:t>ing</w:t>
      </w:r>
      <w:r w:rsidR="00BA2178">
        <w:t xml:space="preserve"> through </w:t>
      </w:r>
      <w:r w:rsidR="00BD4F92">
        <w:t xml:space="preserve">the </w:t>
      </w:r>
      <w:r w:rsidR="006A561E">
        <w:t xml:space="preserve">fragile </w:t>
      </w:r>
      <w:r w:rsidR="005365F8">
        <w:t>mono-structured</w:t>
      </w:r>
      <w:r w:rsidR="00BA2178">
        <w:t xml:space="preserve"> </w:t>
      </w:r>
      <w:r w:rsidR="005365F8">
        <w:t xml:space="preserve">economy </w:t>
      </w:r>
      <w:r w:rsidR="00BA2178">
        <w:t xml:space="preserve">and </w:t>
      </w:r>
      <w:r w:rsidR="00BD4F92">
        <w:t xml:space="preserve">increasingly constrained liberal </w:t>
      </w:r>
      <w:r w:rsidR="00BA2178">
        <w:t>politic</w:t>
      </w:r>
      <w:r w:rsidR="00BD4F92">
        <w:t xml:space="preserve">s of post-colonial Macao </w:t>
      </w:r>
      <w:r w:rsidR="00612D0E">
        <w:t>(</w:t>
      </w:r>
      <w:r w:rsidR="009B3A58">
        <w:t xml:space="preserve">Sheng, 2016; </w:t>
      </w:r>
      <w:r w:rsidR="00612D0E">
        <w:t>Sheng and Wan, 2017)</w:t>
      </w:r>
      <w:r w:rsidR="005365F8">
        <w:t>.</w:t>
      </w:r>
      <w:r>
        <w:t xml:space="preserve"> </w:t>
      </w:r>
      <w:r w:rsidR="00D121A5">
        <w:t>A similar political-economic trajectory in</w:t>
      </w:r>
      <w:r w:rsidR="00047B6F">
        <w:t xml:space="preserve"> post-colonial</w:t>
      </w:r>
      <w:r w:rsidR="00D121A5">
        <w:t xml:space="preserve"> Hong Kong</w:t>
      </w:r>
      <w:r w:rsidR="00047B6F">
        <w:t xml:space="preserve"> is also believed to be enabling or strengthening those social mechanisms.</w:t>
      </w:r>
      <w:r w:rsidR="00D121A5">
        <w:t xml:space="preserve"> </w:t>
      </w:r>
      <w:r w:rsidR="009554E9">
        <w:t>The</w:t>
      </w:r>
      <w:r w:rsidR="00EC3CD5">
        <w:t xml:space="preserve"> shifting political and economic</w:t>
      </w:r>
      <w:r w:rsidR="009554E9">
        <w:t xml:space="preserve"> conditions have </w:t>
      </w:r>
      <w:r w:rsidR="00AA4B02">
        <w:t xml:space="preserve">weakened the basis for </w:t>
      </w:r>
      <w:r w:rsidR="009554E9">
        <w:t>the social contract for risk management</w:t>
      </w:r>
      <w:r w:rsidR="006A561E">
        <w:t xml:space="preserve"> and make it vulnerable to new shocks</w:t>
      </w:r>
      <w:r w:rsidR="009554E9">
        <w:t xml:space="preserve">, </w:t>
      </w:r>
      <w:r w:rsidR="00F47968">
        <w:t xml:space="preserve">while </w:t>
      </w:r>
      <w:r w:rsidR="005B3A93">
        <w:t>enabling</w:t>
      </w:r>
      <w:r w:rsidR="009554E9">
        <w:t xml:space="preserve"> non-state</w:t>
      </w:r>
      <w:r w:rsidR="005B3A93">
        <w:t>, socially organized</w:t>
      </w:r>
      <w:r w:rsidR="009554E9">
        <w:t xml:space="preserve"> initiatives</w:t>
      </w:r>
      <w:r w:rsidR="006A561E">
        <w:t xml:space="preserve"> to emerge</w:t>
      </w:r>
      <w:r w:rsidR="009554E9">
        <w:t xml:space="preserve">. </w:t>
      </w:r>
      <w:r w:rsidR="00047B6F">
        <w:t>Constraints on liberal politics that result in deterioration of public confidence may therefore offer explanations for the shift in the</w:t>
      </w:r>
      <w:r w:rsidR="00C82CBA">
        <w:t xml:space="preserve"> </w:t>
      </w:r>
      <w:r w:rsidR="00047B6F">
        <w:t>social basis for adaptation.</w:t>
      </w:r>
    </w:p>
    <w:p w14:paraId="0F3181BA" w14:textId="794A88D8" w:rsidR="00BF28B0" w:rsidRDefault="00BF28B0" w:rsidP="00E45F58">
      <w:pPr>
        <w:spacing w:line="360" w:lineRule="auto"/>
        <w:ind w:firstLine="720"/>
        <w:jc w:val="both"/>
      </w:pPr>
    </w:p>
    <w:p w14:paraId="3B70C33A" w14:textId="02BE39A2" w:rsidR="00BF28B0" w:rsidRPr="00C44B10" w:rsidRDefault="00BF28B0" w:rsidP="00E45F58">
      <w:pPr>
        <w:pStyle w:val="ListParagraph"/>
        <w:numPr>
          <w:ilvl w:val="0"/>
          <w:numId w:val="2"/>
        </w:numPr>
        <w:spacing w:line="360" w:lineRule="auto"/>
        <w:ind w:hanging="720"/>
        <w:rPr>
          <w:b/>
          <w:bCs/>
          <w:lang w:val="en-US"/>
        </w:rPr>
      </w:pPr>
      <w:r w:rsidRPr="00C44B10">
        <w:rPr>
          <w:b/>
          <w:bCs/>
          <w:lang w:val="en-US"/>
        </w:rPr>
        <w:t>Conclusions</w:t>
      </w:r>
    </w:p>
    <w:p w14:paraId="174242CA" w14:textId="0B00AE7F" w:rsidR="008C20EE" w:rsidRDefault="00BB6496" w:rsidP="00E45F58">
      <w:pPr>
        <w:spacing w:line="360" w:lineRule="auto"/>
        <w:jc w:val="both"/>
      </w:pPr>
      <w:r>
        <w:rPr>
          <w:lang w:val="en-US"/>
        </w:rPr>
        <w:t>Private action for managing climate risks</w:t>
      </w:r>
      <w:r w:rsidR="009F1467">
        <w:rPr>
          <w:lang w:val="en-US"/>
        </w:rPr>
        <w:t xml:space="preserve"> is a function of trust in public institutions when the level of trust is high.</w:t>
      </w:r>
      <w:r>
        <w:rPr>
          <w:lang w:val="en-US"/>
        </w:rPr>
        <w:t xml:space="preserve"> </w:t>
      </w:r>
      <w:proofErr w:type="spellStart"/>
      <w:r w:rsidR="00662973">
        <w:t>Sanya</w:t>
      </w:r>
      <w:proofErr w:type="spellEnd"/>
      <w:r w:rsidR="00662973">
        <w:t>, a blessed city of Mainland China, provides a case for strengthening social contract</w:t>
      </w:r>
      <w:r w:rsidR="00662973" w:rsidRPr="007E3B6B">
        <w:t xml:space="preserve"> </w:t>
      </w:r>
      <w:r w:rsidR="00662973">
        <w:t xml:space="preserve">for risk management. However, </w:t>
      </w:r>
      <w:r w:rsidR="00662973">
        <w:rPr>
          <w:lang w:val="en-US"/>
        </w:rPr>
        <w:t>p</w:t>
      </w:r>
      <w:proofErr w:type="spellStart"/>
      <w:r>
        <w:t>oor</w:t>
      </w:r>
      <w:proofErr w:type="spellEnd"/>
      <w:r>
        <w:t xml:space="preserve"> </w:t>
      </w:r>
      <w:r w:rsidR="009F1467">
        <w:t xml:space="preserve">government </w:t>
      </w:r>
      <w:r>
        <w:t>performance</w:t>
      </w:r>
      <w:r w:rsidR="00662973">
        <w:t xml:space="preserve"> reduce</w:t>
      </w:r>
      <w:r w:rsidR="000A2066">
        <w:t>s</w:t>
      </w:r>
      <w:r w:rsidR="00662973">
        <w:t xml:space="preserve"> </w:t>
      </w:r>
      <w:r w:rsidR="000A2066">
        <w:t>public confidence</w:t>
      </w:r>
      <w:r w:rsidR="009F1467">
        <w:t>, prompt</w:t>
      </w:r>
      <w:r w:rsidR="00662973">
        <w:t>ing</w:t>
      </w:r>
      <w:r w:rsidR="009F1467">
        <w:t xml:space="preserve"> the people to seek alternatives and </w:t>
      </w:r>
      <w:r>
        <w:t>reinforc</w:t>
      </w:r>
      <w:r w:rsidR="00662973">
        <w:t>ing</w:t>
      </w:r>
      <w:r>
        <w:t xml:space="preserve"> the social conditioning of individual action through </w:t>
      </w:r>
      <w:r w:rsidR="00BE2256">
        <w:t>strengthening</w:t>
      </w:r>
      <w:r>
        <w:t xml:space="preserve"> interdependencies and </w:t>
      </w:r>
      <w:r w:rsidR="00BE2256">
        <w:t xml:space="preserve">interpersonal </w:t>
      </w:r>
      <w:r>
        <w:t>norms.</w:t>
      </w:r>
      <w:r w:rsidR="007E3B6B">
        <w:t xml:space="preserve"> </w:t>
      </w:r>
      <w:r w:rsidR="000A2066">
        <w:t xml:space="preserve">In </w:t>
      </w:r>
      <w:r w:rsidR="00F373CE">
        <w:t>Macao and Hong Kong</w:t>
      </w:r>
      <w:r w:rsidR="000A2066">
        <w:t>,</w:t>
      </w:r>
      <w:r w:rsidR="00F373CE">
        <w:t xml:space="preserve"> the social contract</w:t>
      </w:r>
      <w:r w:rsidR="008E7195">
        <w:t>s</w:t>
      </w:r>
      <w:r w:rsidR="00F373CE">
        <w:t xml:space="preserve"> ha</w:t>
      </w:r>
      <w:r w:rsidR="008E7195">
        <w:t>ve</w:t>
      </w:r>
      <w:r w:rsidR="00250CC7">
        <w:t xml:space="preserve"> </w:t>
      </w:r>
      <w:r w:rsidR="007A7A69">
        <w:t>lost momentum</w:t>
      </w:r>
      <w:r w:rsidR="00250CC7">
        <w:t xml:space="preserve">, </w:t>
      </w:r>
      <w:r w:rsidR="003A0840">
        <w:t>turn</w:t>
      </w:r>
      <w:r w:rsidR="00250CC7">
        <w:t>ing</w:t>
      </w:r>
      <w:r w:rsidR="003A0840">
        <w:t xml:space="preserve"> </w:t>
      </w:r>
      <w:r w:rsidR="00972DCF">
        <w:t xml:space="preserve">their people </w:t>
      </w:r>
      <w:r w:rsidR="003A0840">
        <w:t xml:space="preserve">into </w:t>
      </w:r>
      <w:r w:rsidR="00F373CE">
        <w:t>alternative social mechanisms. Th</w:t>
      </w:r>
      <w:r w:rsidR="00B377A5">
        <w:t>e</w:t>
      </w:r>
      <w:r w:rsidR="00F373CE">
        <w:t xml:space="preserve"> </w:t>
      </w:r>
      <w:r w:rsidR="001D7974">
        <w:t>shift</w:t>
      </w:r>
      <w:r w:rsidR="00B377A5">
        <w:t xml:space="preserve"> towards these mechanisms</w:t>
      </w:r>
      <w:r w:rsidR="00F373CE">
        <w:t xml:space="preserve"> </w:t>
      </w:r>
      <w:r w:rsidR="00BF2D89">
        <w:t>is accelerated by</w:t>
      </w:r>
      <w:r w:rsidR="00F373CE">
        <w:t xml:space="preserve"> </w:t>
      </w:r>
      <w:r w:rsidR="008204A3">
        <w:t>a</w:t>
      </w:r>
      <w:r w:rsidR="00A01556">
        <w:t>n emerging</w:t>
      </w:r>
      <w:r w:rsidR="008204A3">
        <w:t xml:space="preserve"> politics of public scepticism or distrust</w:t>
      </w:r>
      <w:r w:rsidR="00250CC7">
        <w:t xml:space="preserve"> </w:t>
      </w:r>
      <w:r w:rsidR="008204A3">
        <w:t>exacerbated by the</w:t>
      </w:r>
      <w:r w:rsidR="00BF2D89">
        <w:t xml:space="preserve"> </w:t>
      </w:r>
      <w:r w:rsidR="003014B4">
        <w:t xml:space="preserve">untimely </w:t>
      </w:r>
      <w:r w:rsidR="00BF2D89">
        <w:t>occurrence of a crisis or catastrophe</w:t>
      </w:r>
      <w:r w:rsidR="00F373CE">
        <w:t>.</w:t>
      </w:r>
    </w:p>
    <w:p w14:paraId="7645CC9A" w14:textId="588B1D24" w:rsidR="00B377A5" w:rsidRDefault="00B377A5" w:rsidP="00E45F58">
      <w:pPr>
        <w:spacing w:line="360" w:lineRule="auto"/>
        <w:ind w:firstLine="720"/>
        <w:jc w:val="both"/>
      </w:pPr>
      <w:r>
        <w:lastRenderedPageBreak/>
        <w:t>Adaptation to climate change requires a transformation of existing systems and structures, which will involve a renegotiation of social contracts.</w:t>
      </w:r>
      <w:r w:rsidR="00B474A7">
        <w:t xml:space="preserve"> But</w:t>
      </w:r>
      <w:r w:rsidR="003A0840">
        <w:t xml:space="preserve"> </w:t>
      </w:r>
      <w:r w:rsidR="00B474A7">
        <w:t>t</w:t>
      </w:r>
      <w:r w:rsidR="007A101E">
        <w:t xml:space="preserve">he success of contractual control is </w:t>
      </w:r>
      <w:r w:rsidR="003014B4">
        <w:t>constrained by</w:t>
      </w:r>
      <w:r w:rsidR="007A101E">
        <w:t xml:space="preserve"> the political, economic and social contexts</w:t>
      </w:r>
      <w:r w:rsidR="00002CCC">
        <w:t xml:space="preserve"> in which climate change impacts are manifest</w:t>
      </w:r>
      <w:r w:rsidR="001D7974">
        <w:t xml:space="preserve"> (O’Brien et al., 2009; Pelling, 2011; </w:t>
      </w:r>
      <w:proofErr w:type="spellStart"/>
      <w:r w:rsidR="001D7974">
        <w:t>Adger</w:t>
      </w:r>
      <w:proofErr w:type="spellEnd"/>
      <w:r w:rsidR="001D7974">
        <w:t xml:space="preserve"> et al., 201</w:t>
      </w:r>
      <w:r w:rsidR="009B3A58">
        <w:t>8</w:t>
      </w:r>
      <w:r w:rsidR="001D7974">
        <w:t>)</w:t>
      </w:r>
      <w:r w:rsidR="007A101E">
        <w:t xml:space="preserve">. </w:t>
      </w:r>
      <w:r w:rsidR="000A2066">
        <w:t>An important insight from this study is that, i</w:t>
      </w:r>
      <w:r w:rsidR="007A101E">
        <w:t xml:space="preserve">n political economies </w:t>
      </w:r>
      <w:r w:rsidR="00795354">
        <w:t>that struggle to navigate</w:t>
      </w:r>
      <w:r w:rsidR="007A101E">
        <w:t xml:space="preserve"> </w:t>
      </w:r>
      <w:r w:rsidR="00C44B10">
        <w:t>a</w:t>
      </w:r>
      <w:r w:rsidR="00307317">
        <w:t xml:space="preserve"> culture of institutional distrust and </w:t>
      </w:r>
      <w:r w:rsidR="00795354">
        <w:t>the</w:t>
      </w:r>
      <w:r w:rsidR="00B474A7">
        <w:t xml:space="preserve"> enormous</w:t>
      </w:r>
      <w:r w:rsidR="00795354">
        <w:t xml:space="preserve"> consequences of climat</w:t>
      </w:r>
      <w:r w:rsidR="00002CCC">
        <w:t>e</w:t>
      </w:r>
      <w:r w:rsidR="00795354">
        <w:t xml:space="preserve"> change</w:t>
      </w:r>
      <w:r w:rsidR="00002CCC">
        <w:t xml:space="preserve"> and non-climatic transformations</w:t>
      </w:r>
      <w:r w:rsidR="007A101E">
        <w:t>, the</w:t>
      </w:r>
      <w:r w:rsidR="00795354">
        <w:t xml:space="preserve"> propensity to</w:t>
      </w:r>
      <w:r w:rsidR="007A101E">
        <w:t xml:space="preserve"> </w:t>
      </w:r>
      <w:r w:rsidR="00795354">
        <w:t>assume</w:t>
      </w:r>
      <w:r w:rsidR="007A101E">
        <w:t xml:space="preserve"> personal responsibility for risk management </w:t>
      </w:r>
      <w:r w:rsidR="00795354">
        <w:t xml:space="preserve">is </w:t>
      </w:r>
      <w:r w:rsidR="00D62DA5">
        <w:t xml:space="preserve">likely to be </w:t>
      </w:r>
      <w:r w:rsidR="00795354">
        <w:t>driven by</w:t>
      </w:r>
      <w:r w:rsidR="007A101E">
        <w:t xml:space="preserve"> </w:t>
      </w:r>
      <w:r w:rsidR="00795354">
        <w:t>the institutional fabric of smaller communities and informal networks</w:t>
      </w:r>
      <w:r w:rsidR="000D1FBD">
        <w:t xml:space="preserve"> more than those of formal public institutions</w:t>
      </w:r>
      <w:r w:rsidR="00795354">
        <w:t>.</w:t>
      </w:r>
      <w:r w:rsidR="00D62DA5">
        <w:t xml:space="preserve"> </w:t>
      </w:r>
      <w:r w:rsidR="00002CCC">
        <w:t xml:space="preserve">The unsettling processes of </w:t>
      </w:r>
      <w:r w:rsidR="00C44B10">
        <w:t xml:space="preserve">societal </w:t>
      </w:r>
      <w:r w:rsidR="00002CCC">
        <w:t>change and transformation shift the locus of the</w:t>
      </w:r>
      <w:r w:rsidR="00D62DA5">
        <w:t xml:space="preserve"> </w:t>
      </w:r>
      <w:r w:rsidR="00002CCC">
        <w:t xml:space="preserve">discourse </w:t>
      </w:r>
      <w:r w:rsidR="00FC53FA">
        <w:t>through which individual</w:t>
      </w:r>
      <w:r w:rsidR="003014B4">
        <w:t>s</w:t>
      </w:r>
      <w:r w:rsidR="00FC53FA">
        <w:t xml:space="preserve"> makes sense of adaptation and engage them</w:t>
      </w:r>
      <w:r w:rsidR="00002CCC">
        <w:t xml:space="preserve"> </w:t>
      </w:r>
      <w:r w:rsidR="000D1FBD">
        <w:t>with a</w:t>
      </w:r>
      <w:r w:rsidR="00FC53FA">
        <w:t xml:space="preserve"> different</w:t>
      </w:r>
      <w:r w:rsidR="000D1FBD">
        <w:t xml:space="preserve"> </w:t>
      </w:r>
      <w:r w:rsidR="001D7974">
        <w:t xml:space="preserve">social </w:t>
      </w:r>
      <w:r w:rsidR="000D1FBD">
        <w:t xml:space="preserve">group of reference, </w:t>
      </w:r>
      <w:r w:rsidR="00FC53FA">
        <w:t xml:space="preserve">e.g., from </w:t>
      </w:r>
      <w:r w:rsidR="000D1FBD">
        <w:t xml:space="preserve">the state </w:t>
      </w:r>
      <w:r w:rsidR="00FC53FA">
        <w:t xml:space="preserve">to </w:t>
      </w:r>
      <w:r w:rsidR="000D1FBD">
        <w:t xml:space="preserve">social </w:t>
      </w:r>
      <w:r w:rsidR="00FC53FA">
        <w:t>networks</w:t>
      </w:r>
      <w:r w:rsidR="000D1FBD">
        <w:t>.</w:t>
      </w:r>
      <w:r w:rsidR="008E7195">
        <w:t xml:space="preserve"> </w:t>
      </w:r>
      <w:r w:rsidR="00276F2B">
        <w:t>The</w:t>
      </w:r>
      <w:r w:rsidR="001D7974">
        <w:t xml:space="preserve"> discursive</w:t>
      </w:r>
      <w:r w:rsidR="008E7195">
        <w:t xml:space="preserve"> </w:t>
      </w:r>
      <w:r w:rsidR="00276F2B">
        <w:t>shift</w:t>
      </w:r>
      <w:r w:rsidR="00D62DA5">
        <w:t xml:space="preserve"> </w:t>
      </w:r>
      <w:r w:rsidR="008E7195">
        <w:t xml:space="preserve">is </w:t>
      </w:r>
      <w:r w:rsidR="00307317">
        <w:t>influenced</w:t>
      </w:r>
      <w:r w:rsidR="008E7195">
        <w:t xml:space="preserve"> </w:t>
      </w:r>
      <w:r w:rsidR="001D7974">
        <w:t>by</w:t>
      </w:r>
      <w:r w:rsidR="008E7195">
        <w:t xml:space="preserve"> </w:t>
      </w:r>
      <w:r w:rsidR="002264C2">
        <w:t>government</w:t>
      </w:r>
      <w:r w:rsidR="001D7974">
        <w:t xml:space="preserve"> performance and the changing public expectations of government, </w:t>
      </w:r>
      <w:bookmarkStart w:id="4" w:name="_Hlk47558492"/>
      <w:r w:rsidR="001D7974">
        <w:t>contextualized by</w:t>
      </w:r>
      <w:r w:rsidR="00672DC9">
        <w:t xml:space="preserve"> </w:t>
      </w:r>
      <w:bookmarkStart w:id="5" w:name="_Hlk46609659"/>
      <w:r w:rsidR="001F2595">
        <w:t xml:space="preserve">development </w:t>
      </w:r>
      <w:r w:rsidR="00FC53FA">
        <w:t>trajectories,</w:t>
      </w:r>
      <w:r w:rsidR="00276F2B">
        <w:t xml:space="preserve"> </w:t>
      </w:r>
      <w:bookmarkStart w:id="6" w:name="_Hlk46835073"/>
      <w:bookmarkStart w:id="7" w:name="_Hlk47173436"/>
      <w:r w:rsidR="0048692E">
        <w:t>socio-</w:t>
      </w:r>
      <w:r w:rsidR="008A4F09">
        <w:t xml:space="preserve">political </w:t>
      </w:r>
      <w:r w:rsidR="00972DCF">
        <w:t xml:space="preserve">norms </w:t>
      </w:r>
      <w:r w:rsidR="00FC53FA">
        <w:t xml:space="preserve">and </w:t>
      </w:r>
      <w:r w:rsidR="00276F2B">
        <w:t xml:space="preserve">institutional </w:t>
      </w:r>
      <w:bookmarkEnd w:id="5"/>
      <w:bookmarkEnd w:id="6"/>
      <w:r w:rsidR="0048692E">
        <w:t>settings</w:t>
      </w:r>
      <w:bookmarkEnd w:id="4"/>
      <w:bookmarkEnd w:id="7"/>
      <w:r w:rsidR="001D7974">
        <w:t>.</w:t>
      </w:r>
    </w:p>
    <w:p w14:paraId="69588D73" w14:textId="77777777" w:rsidR="00A862F0" w:rsidRDefault="00A862F0" w:rsidP="0036435D">
      <w:pPr>
        <w:jc w:val="both"/>
      </w:pPr>
    </w:p>
    <w:p w14:paraId="645350B6" w14:textId="682FEB8E" w:rsidR="00A862F0" w:rsidRDefault="00A862F0" w:rsidP="0036435D">
      <w:pPr>
        <w:jc w:val="both"/>
      </w:pPr>
      <w:r>
        <w:tab/>
      </w:r>
    </w:p>
    <w:p w14:paraId="796CE7D1" w14:textId="0537EE07" w:rsidR="00C44B10" w:rsidRDefault="00C44B10">
      <w:r>
        <w:br w:type="page"/>
      </w:r>
    </w:p>
    <w:p w14:paraId="4DB34740" w14:textId="77777777" w:rsidR="00CE4582" w:rsidRDefault="00CE4582" w:rsidP="0036435D">
      <w:pPr>
        <w:jc w:val="both"/>
      </w:pPr>
    </w:p>
    <w:p w14:paraId="25B9FD6C" w14:textId="567FF070" w:rsidR="00CE4582" w:rsidRPr="00C44B10" w:rsidRDefault="00C44B10" w:rsidP="00E45F58">
      <w:pPr>
        <w:ind w:left="284" w:hanging="284"/>
        <w:jc w:val="both"/>
        <w:rPr>
          <w:b/>
          <w:bCs/>
        </w:rPr>
      </w:pPr>
      <w:r w:rsidRPr="00C44B10">
        <w:rPr>
          <w:b/>
          <w:bCs/>
        </w:rPr>
        <w:t>References:</w:t>
      </w:r>
    </w:p>
    <w:p w14:paraId="2796FCB6" w14:textId="77777777" w:rsidR="002F1A63" w:rsidRPr="002F1A63" w:rsidRDefault="00CE4582" w:rsidP="00E125AE">
      <w:pPr>
        <w:pStyle w:val="EndNoteBibliography"/>
        <w:spacing w:after="0"/>
        <w:ind w:left="284" w:hanging="284"/>
      </w:pPr>
      <w:r>
        <w:fldChar w:fldCharType="begin"/>
      </w:r>
      <w:r>
        <w:instrText xml:space="preserve"> ADDIN EN.REFLIST </w:instrText>
      </w:r>
      <w:r>
        <w:fldChar w:fldCharType="separate"/>
      </w:r>
      <w:r w:rsidR="002F1A63" w:rsidRPr="002F1A63">
        <w:t>Adger, W.N., 2000a. Institutional Adaptation to Environmental Risk under the Transition in Vietnam. Annals of the Association of American Geographers 90, 738-758.</w:t>
      </w:r>
    </w:p>
    <w:p w14:paraId="24C20767" w14:textId="77777777" w:rsidR="002F1A63" w:rsidRPr="002F1A63" w:rsidRDefault="002F1A63" w:rsidP="00E125AE">
      <w:pPr>
        <w:pStyle w:val="EndNoteBibliography"/>
        <w:spacing w:after="0"/>
        <w:ind w:left="284" w:hanging="284"/>
      </w:pPr>
      <w:r w:rsidRPr="002F1A63">
        <w:t>Adger, W.N., 2000b. Social and ecological resilience: are they related? Progress in Human Geography 24, 347-364.</w:t>
      </w:r>
    </w:p>
    <w:p w14:paraId="790F582B" w14:textId="77777777" w:rsidR="002F1A63" w:rsidRPr="002F1A63" w:rsidRDefault="002F1A63" w:rsidP="00E125AE">
      <w:pPr>
        <w:pStyle w:val="EndNoteBibliography"/>
        <w:spacing w:after="0"/>
        <w:ind w:left="284" w:hanging="284"/>
      </w:pPr>
      <w:r w:rsidRPr="002F1A63">
        <w:t>Adger, W.N., 2003. Social Capital, Collective Action, and Adaptation to Climate Change. Economic Geography 79, 387-404.</w:t>
      </w:r>
    </w:p>
    <w:p w14:paraId="47A67B5E" w14:textId="77777777" w:rsidR="002F1A63" w:rsidRPr="002F1A63" w:rsidRDefault="002F1A63" w:rsidP="00E125AE">
      <w:pPr>
        <w:pStyle w:val="EndNoteBibliography"/>
        <w:spacing w:after="0"/>
        <w:ind w:left="284" w:hanging="284"/>
      </w:pPr>
      <w:r w:rsidRPr="002F1A63">
        <w:t>Adger, W.N., Quinn, T., Lorenzoni, I., Murphy, C., 2016. Sharing the Pain: Perceptions of Fairness Affect Private and Public Response to Hazards. Annals of the American Association of Geographers 106, 1079-1096.</w:t>
      </w:r>
    </w:p>
    <w:p w14:paraId="17F96257" w14:textId="77777777" w:rsidR="002F1A63" w:rsidRPr="002F1A63" w:rsidRDefault="002F1A63" w:rsidP="00E125AE">
      <w:pPr>
        <w:pStyle w:val="EndNoteBibliography"/>
        <w:spacing w:after="0"/>
        <w:ind w:left="284" w:hanging="284"/>
      </w:pPr>
      <w:r w:rsidRPr="002F1A63">
        <w:t>Adger, W.N., Quinn, T., Lorenzoni, I., Murphy, C., 2018. The social contract for climate risks, in: Scavenius, T.B., Rayner, S. (Eds.), Institutional Capacity for Climate Change Response. Routledge, London, pp. 76-89.</w:t>
      </w:r>
    </w:p>
    <w:p w14:paraId="547168DC" w14:textId="77777777" w:rsidR="002F1A63" w:rsidRPr="002F1A63" w:rsidRDefault="002F1A63" w:rsidP="00E125AE">
      <w:pPr>
        <w:pStyle w:val="EndNoteBibliography"/>
        <w:spacing w:after="0"/>
        <w:ind w:left="284" w:hanging="284"/>
      </w:pPr>
      <w:r w:rsidRPr="002F1A63">
        <w:t>Adger, W.N., Quinn, T., Lorenzoni, I., Murphy, C., Sweeney, J., 2013. Changing social contracts in climate-change adaptation. Nature Climate Change 3, 330-333.</w:t>
      </w:r>
    </w:p>
    <w:p w14:paraId="164043C8" w14:textId="77777777" w:rsidR="002F1A63" w:rsidRPr="002F1A63" w:rsidRDefault="002F1A63" w:rsidP="00E125AE">
      <w:pPr>
        <w:pStyle w:val="EndNoteBibliography"/>
        <w:spacing w:after="0"/>
        <w:ind w:left="284" w:hanging="284"/>
      </w:pPr>
      <w:r w:rsidRPr="002F1A63">
        <w:t>Agrawal, A., 2010. Local Institutions and Adaptation to Climate Change, in: Mearns, R., Norton, A. (Eds.), Social Dimensions of Climate Change: Equity and Vulnerability in a Warming World. The World Bank, Washington DC, pp. 173-197.</w:t>
      </w:r>
    </w:p>
    <w:p w14:paraId="63E51C83" w14:textId="77777777" w:rsidR="002F1A63" w:rsidRPr="002F1A63" w:rsidRDefault="002F1A63" w:rsidP="00E125AE">
      <w:pPr>
        <w:pStyle w:val="EndNoteBibliography"/>
        <w:spacing w:after="0"/>
        <w:ind w:left="284" w:hanging="284"/>
      </w:pPr>
      <w:r w:rsidRPr="002F1A63">
        <w:t>Agrawal, A., Perrin, N., 2009. Climate adaptation, local institutions and rural livelihoods, in: Adger, W.N., Lorenzoni, I., O'Brien, K.L. (Eds.), Adapting to climate change : thresholds, values, governance. Cambridge University Press, New York, pp. 350-367.</w:t>
      </w:r>
    </w:p>
    <w:p w14:paraId="64FA52E5" w14:textId="77777777" w:rsidR="002F1A63" w:rsidRPr="002F1A63" w:rsidRDefault="002F1A63" w:rsidP="00E125AE">
      <w:pPr>
        <w:pStyle w:val="EndNoteBibliography"/>
        <w:spacing w:after="0"/>
        <w:ind w:left="284" w:hanging="284"/>
      </w:pPr>
      <w:r w:rsidRPr="002F1A63">
        <w:t>Biggs, D., Hall, C.M., Stoeckl, N., 2012. The resilience of formal and informal tourism enterprises to disasters: reef tourism in Phuket, Thailand. Journal of Sustainable Tourism 20, 645-665.</w:t>
      </w:r>
    </w:p>
    <w:p w14:paraId="10EDE855" w14:textId="77777777" w:rsidR="002F1A63" w:rsidRPr="002F1A63" w:rsidRDefault="002F1A63" w:rsidP="00E125AE">
      <w:pPr>
        <w:pStyle w:val="EndNoteBibliography"/>
        <w:spacing w:after="0"/>
        <w:ind w:left="284" w:hanging="284"/>
      </w:pPr>
      <w:r w:rsidRPr="002F1A63">
        <w:t>Chamlee-Wright, E., Storr, V.H., 2010. Expectations of government's response to disaster. Public Choice 144, 253-274.</w:t>
      </w:r>
    </w:p>
    <w:p w14:paraId="42EB5722" w14:textId="77777777" w:rsidR="002F1A63" w:rsidRPr="002F1A63" w:rsidRDefault="002F1A63" w:rsidP="00E125AE">
      <w:pPr>
        <w:pStyle w:val="EndNoteBibliography"/>
        <w:spacing w:after="0"/>
        <w:ind w:left="284" w:hanging="284"/>
      </w:pPr>
      <w:r w:rsidRPr="002F1A63">
        <w:t>Chan, F.K.S., Adekola, O.A., Ng, C.N., Mitchell, G., McDonald, A.T., 2013. Coastal Flood-Risk Management Practice in Tai O, a Town in Hong Kong. Environmental Practice 15, 201-219.</w:t>
      </w:r>
    </w:p>
    <w:p w14:paraId="22B9EC9D" w14:textId="77777777" w:rsidR="002F1A63" w:rsidRPr="002F1A63" w:rsidRDefault="002F1A63" w:rsidP="00E125AE">
      <w:pPr>
        <w:pStyle w:val="EndNoteBibliography"/>
        <w:spacing w:after="0"/>
        <w:ind w:left="284" w:hanging="284"/>
      </w:pPr>
      <w:r w:rsidRPr="002F1A63">
        <w:t>Chan, K.-S., Zheng, Z.-x., Gong, R.-l., 2018. A Study on Crisis Management of Typhoon Hato in Macau. Journalism and Mass Communication 8, 1-12.</w:t>
      </w:r>
    </w:p>
    <w:p w14:paraId="788552EC" w14:textId="77777777" w:rsidR="002F1A63" w:rsidRPr="002F1A63" w:rsidRDefault="002F1A63" w:rsidP="00E125AE">
      <w:pPr>
        <w:pStyle w:val="EndNoteBibliography"/>
        <w:spacing w:after="0"/>
        <w:ind w:left="284" w:hanging="284"/>
      </w:pPr>
      <w:r w:rsidRPr="002F1A63">
        <w:t>Christoplos, I., Ngoan, L.D., Sen, L.T.H., Huong, N.T.T., Lindegaard, L.S., 2017. The evolving local social contract for managing climate and disaster risk in Vietnam.  41, 448-467.</w:t>
      </w:r>
    </w:p>
    <w:p w14:paraId="66FE65F7" w14:textId="77777777" w:rsidR="002F1A63" w:rsidRPr="002F1A63" w:rsidRDefault="002F1A63" w:rsidP="00E125AE">
      <w:pPr>
        <w:pStyle w:val="EndNoteBibliography"/>
        <w:spacing w:after="0"/>
        <w:ind w:left="284" w:hanging="284"/>
      </w:pPr>
      <w:r w:rsidRPr="002F1A63">
        <w:t>Cook, L.J., Dimitrov, M.K., 2017. The Social Contract Revisited: Evidence from Communist and State Capitalist Economies. Europe-Asia Studies 69, 8-26.</w:t>
      </w:r>
    </w:p>
    <w:p w14:paraId="0568A5B2" w14:textId="77777777" w:rsidR="002F1A63" w:rsidRPr="002F1A63" w:rsidRDefault="002F1A63" w:rsidP="00E125AE">
      <w:pPr>
        <w:pStyle w:val="EndNoteBibliography"/>
        <w:spacing w:after="0"/>
        <w:ind w:left="284" w:hanging="284"/>
      </w:pPr>
      <w:r w:rsidRPr="002F1A63">
        <w:t>Earle, T.C., 2010. Trust in Risk Management: A Model-Based Review of Empirical Research. Risk Analysis 30, 541-574.</w:t>
      </w:r>
    </w:p>
    <w:p w14:paraId="69F44245" w14:textId="77777777" w:rsidR="002F1A63" w:rsidRPr="002F1A63" w:rsidRDefault="002F1A63" w:rsidP="00E125AE">
      <w:pPr>
        <w:pStyle w:val="EndNoteBibliography"/>
        <w:spacing w:after="0"/>
        <w:ind w:left="284" w:hanging="284"/>
      </w:pPr>
      <w:r w:rsidRPr="002F1A63">
        <w:t>Environment Bureau, 2015. Hong Kong Climate Change Report 2015. Environment Bureau, Hong Kong.</w:t>
      </w:r>
    </w:p>
    <w:p w14:paraId="7E6E7E01" w14:textId="77777777" w:rsidR="002F1A63" w:rsidRPr="002F1A63" w:rsidRDefault="002F1A63" w:rsidP="00E125AE">
      <w:pPr>
        <w:pStyle w:val="EndNoteBibliography"/>
        <w:spacing w:after="0"/>
        <w:ind w:left="284" w:hanging="284"/>
      </w:pPr>
      <w:r w:rsidRPr="002F1A63">
        <w:t>Fan, X., 2019. Rebuilding Beijing-Hong Kong Trusts: National Security Legislation in Post-Occupy Central Era        Hong Kong Journal of Legal Studies 13, 11-134.</w:t>
      </w:r>
    </w:p>
    <w:p w14:paraId="38DC1076" w14:textId="77777777" w:rsidR="002F1A63" w:rsidRPr="002F1A63" w:rsidRDefault="002F1A63" w:rsidP="00E125AE">
      <w:pPr>
        <w:pStyle w:val="EndNoteBibliography"/>
        <w:spacing w:after="0"/>
        <w:ind w:left="284" w:hanging="284"/>
      </w:pPr>
      <w:r w:rsidRPr="002F1A63">
        <w:t>Gibbons, M., 1999. Science's new social contract with society. Nature 402, C81-C84.</w:t>
      </w:r>
    </w:p>
    <w:p w14:paraId="7CC2DD80" w14:textId="77777777" w:rsidR="002F1A63" w:rsidRPr="002F1A63" w:rsidRDefault="002F1A63" w:rsidP="00E125AE">
      <w:pPr>
        <w:pStyle w:val="EndNoteBibliography"/>
        <w:spacing w:after="0"/>
        <w:ind w:left="284" w:hanging="284"/>
      </w:pPr>
      <w:r w:rsidRPr="002F1A63">
        <w:t>Grothmann, T., Reusswig, F., 2006. People at Risk of Flooding: Why Some Residents Take Precautionary Action While Others Do Not. Natural Hazards 38, 101-120.</w:t>
      </w:r>
    </w:p>
    <w:p w14:paraId="70A733CA" w14:textId="77777777" w:rsidR="002F1A63" w:rsidRPr="002F1A63" w:rsidRDefault="002F1A63" w:rsidP="00E125AE">
      <w:pPr>
        <w:pStyle w:val="EndNoteBibliography"/>
        <w:spacing w:after="0"/>
        <w:ind w:left="284" w:hanging="284"/>
      </w:pPr>
      <w:r w:rsidRPr="002F1A63">
        <w:t>Kates, R.W., Travis, W.R., Wilbanks, T.J., 2012. Transformational adaptation when incremental adaptations to climate change are insufficient. Proceedings of the National Academy of Sciences 109, 7156-7161.</w:t>
      </w:r>
    </w:p>
    <w:p w14:paraId="683D7F0D" w14:textId="77777777" w:rsidR="002F1A63" w:rsidRPr="002F1A63" w:rsidRDefault="002F1A63" w:rsidP="00E125AE">
      <w:pPr>
        <w:pStyle w:val="EndNoteBibliography"/>
        <w:spacing w:after="0"/>
        <w:ind w:left="284" w:hanging="284"/>
      </w:pPr>
      <w:r w:rsidRPr="002F1A63">
        <w:t>Kettle, N.P., Dow, K., 2016. The Role of Perceived Risk, Uncertainty, and Trust on Coastal Climate Change Adaptation Planning.  48, 579-606.</w:t>
      </w:r>
    </w:p>
    <w:p w14:paraId="1FFFCD4B" w14:textId="77777777" w:rsidR="002F1A63" w:rsidRPr="002F1A63" w:rsidRDefault="002F1A63" w:rsidP="00E125AE">
      <w:pPr>
        <w:pStyle w:val="EndNoteBibliography"/>
        <w:spacing w:after="0"/>
        <w:ind w:left="284" w:hanging="284"/>
      </w:pPr>
      <w:r w:rsidRPr="002F1A63">
        <w:t>Kriesel, W., Landry, C., 2004. Participation in the National Flood Insurance Program: An Empirical Analysis for Coastal Properties. Journal of Risk and Insurance 71, 405-420.</w:t>
      </w:r>
    </w:p>
    <w:p w14:paraId="72BC158D" w14:textId="77777777" w:rsidR="002F1A63" w:rsidRPr="002F1A63" w:rsidRDefault="002F1A63" w:rsidP="00E125AE">
      <w:pPr>
        <w:pStyle w:val="EndNoteBibliography"/>
        <w:spacing w:after="0"/>
        <w:ind w:left="284" w:hanging="284"/>
      </w:pPr>
      <w:r w:rsidRPr="002F1A63">
        <w:lastRenderedPageBreak/>
        <w:t>Lacey, J., Lamont, J., 2014. Using social contract to inform social licence to operate: an application in the Australian coal seam gas industry. Journal of Cleaner Production 84, 831-839.</w:t>
      </w:r>
    </w:p>
    <w:p w14:paraId="2A127927" w14:textId="77777777" w:rsidR="002F1A63" w:rsidRPr="002F1A63" w:rsidRDefault="002F1A63" w:rsidP="00E125AE">
      <w:pPr>
        <w:pStyle w:val="EndNoteBibliography"/>
        <w:spacing w:after="0"/>
        <w:ind w:left="284" w:hanging="284"/>
      </w:pPr>
      <w:r w:rsidRPr="002F1A63">
        <w:t>Li, L., 2013. The Magnitude and Resilience of Trust in the Center: Evidence from Interviews with Petitioners in Beijing and a Local Survey in Rural China. Modern China 39, 3-36.</w:t>
      </w:r>
    </w:p>
    <w:p w14:paraId="26AA30F9" w14:textId="77777777" w:rsidR="002F1A63" w:rsidRPr="002F1A63" w:rsidRDefault="002F1A63" w:rsidP="00E125AE">
      <w:pPr>
        <w:pStyle w:val="EndNoteBibliography"/>
        <w:spacing w:after="0"/>
        <w:ind w:left="284" w:hanging="284"/>
      </w:pPr>
      <w:r w:rsidRPr="002F1A63">
        <w:t>Li, L., 2020. Distrust in Government and Preference for Regime Change in China. Political Studies.</w:t>
      </w:r>
    </w:p>
    <w:p w14:paraId="072B066C" w14:textId="77777777" w:rsidR="002F1A63" w:rsidRPr="002F1A63" w:rsidRDefault="002F1A63" w:rsidP="00E125AE">
      <w:pPr>
        <w:pStyle w:val="EndNoteBibliography"/>
        <w:spacing w:after="0"/>
        <w:ind w:left="284" w:hanging="284"/>
      </w:pPr>
      <w:r w:rsidRPr="002F1A63">
        <w:t>Lo, A.Y., 2013a. Household preference and financial commitment to flood insurance in South East Queensland. Australian Economic Review 46, 160-175.</w:t>
      </w:r>
    </w:p>
    <w:p w14:paraId="1C5F482E" w14:textId="77777777" w:rsidR="002F1A63" w:rsidRPr="002F1A63" w:rsidRDefault="002F1A63" w:rsidP="00E125AE">
      <w:pPr>
        <w:pStyle w:val="EndNoteBibliography"/>
        <w:spacing w:after="0"/>
        <w:ind w:left="284" w:hanging="284"/>
      </w:pPr>
      <w:r w:rsidRPr="002F1A63">
        <w:t>Lo, A.Y., 2013b. The likelihood of having flood insurance increases with social expectations. Area 45, 70-76.</w:t>
      </w:r>
    </w:p>
    <w:p w14:paraId="5F3AA72D" w14:textId="77777777" w:rsidR="002F1A63" w:rsidRPr="002F1A63" w:rsidRDefault="002F1A63" w:rsidP="00E125AE">
      <w:pPr>
        <w:pStyle w:val="EndNoteBibliography"/>
        <w:spacing w:after="0"/>
        <w:ind w:left="284" w:hanging="284"/>
      </w:pPr>
      <w:r w:rsidRPr="002F1A63">
        <w:t>Lo, A.Y., Cheung, L.T.O., 2016. Geographies of Social Capital: Catastrophe Experience, Risk Perception, and the Transformation of Social Space in Postearthquake Resettlements in Sichuan, China. Annals of the American Association of Geographers 106, 874-890.</w:t>
      </w:r>
    </w:p>
    <w:p w14:paraId="0234AF92" w14:textId="77777777" w:rsidR="002F1A63" w:rsidRPr="002F1A63" w:rsidRDefault="002F1A63" w:rsidP="00E125AE">
      <w:pPr>
        <w:pStyle w:val="EndNoteBibliography"/>
        <w:spacing w:after="0"/>
        <w:ind w:left="284" w:hanging="284"/>
      </w:pPr>
      <w:r w:rsidRPr="002F1A63">
        <w:t>Lo, A.Y., Cheung, L.T.O., Lee, A.K.-Y., Xu, B., 2016. Confidence and Trust in Public Institution Natural Hazards Management: Case Studies in Urban and Rural China. The Professional Geographer 68, 475-484.</w:t>
      </w:r>
    </w:p>
    <w:p w14:paraId="5D6EF378" w14:textId="77777777" w:rsidR="002F1A63" w:rsidRPr="002F1A63" w:rsidRDefault="002F1A63" w:rsidP="00E125AE">
      <w:pPr>
        <w:pStyle w:val="EndNoteBibliography"/>
        <w:spacing w:after="0"/>
        <w:ind w:left="284" w:hanging="284"/>
      </w:pPr>
      <w:r w:rsidRPr="002F1A63">
        <w:t>Lo, A.Y., Liu, S., Cheung, L.T.O., 2019. Socio-economic conditions and small business vulnerability to climate change impacts in Hong Kong. Climate and Development 11, 930-942.</w:t>
      </w:r>
    </w:p>
    <w:p w14:paraId="193899FC" w14:textId="77777777" w:rsidR="002F1A63" w:rsidRPr="002F1A63" w:rsidRDefault="002F1A63" w:rsidP="00E125AE">
      <w:pPr>
        <w:pStyle w:val="EndNoteBibliography"/>
        <w:spacing w:after="0"/>
        <w:ind w:left="284" w:hanging="284"/>
      </w:pPr>
      <w:r w:rsidRPr="002F1A63">
        <w:t>Lo, A.Y., Liu, S., Cheung, L.T.O., Chan, F.K.S., 2020. Contested Transformations: Sustainable Economic Development and Capacity for Adapting to Climate Change. Annals of the American Association of Geographers 110, 223-241.</w:t>
      </w:r>
    </w:p>
    <w:p w14:paraId="3B602697" w14:textId="77777777" w:rsidR="002F1A63" w:rsidRPr="002F1A63" w:rsidRDefault="002F1A63" w:rsidP="00E125AE">
      <w:pPr>
        <w:pStyle w:val="EndNoteBibliography"/>
        <w:spacing w:after="0"/>
        <w:ind w:left="284" w:hanging="284"/>
      </w:pPr>
      <w:r w:rsidRPr="002F1A63">
        <w:t>Marshall, N.A., Park, S.E., Adger, W.N., Brown, K., Howden, S.M., 2012. Transformational capacity and the influence of place and identity. Environmental Research Letters 7, 034022.</w:t>
      </w:r>
    </w:p>
    <w:p w14:paraId="0DD2FCE6" w14:textId="77777777" w:rsidR="002F1A63" w:rsidRPr="002F1A63" w:rsidRDefault="002F1A63" w:rsidP="00E125AE">
      <w:pPr>
        <w:pStyle w:val="EndNoteBibliography"/>
        <w:spacing w:after="0"/>
        <w:ind w:left="284" w:hanging="284"/>
      </w:pPr>
      <w:r w:rsidRPr="002F1A63">
        <w:t>Maru, Y.T., Stafford Smith, M., Sparrow, A., Pinho, P.F., Dube, O.P., 2014. A linked vulnerability and resilience framework for adaptation pathways in remote disadvantaged communities. Global Environmental Change 28, 337-350.</w:t>
      </w:r>
    </w:p>
    <w:p w14:paraId="15860F78" w14:textId="77777777" w:rsidR="002F1A63" w:rsidRPr="002F1A63" w:rsidRDefault="002F1A63" w:rsidP="00E125AE">
      <w:pPr>
        <w:pStyle w:val="EndNoteBibliography"/>
        <w:spacing w:after="0"/>
        <w:ind w:left="284" w:hanging="284"/>
      </w:pPr>
      <w:r w:rsidRPr="002F1A63">
        <w:t>Misztal, B., 1996. Trust in modern societies: The search for the bases of social order. Polity Press, Cambridge.</w:t>
      </w:r>
    </w:p>
    <w:p w14:paraId="23836BF6" w14:textId="15E14A70" w:rsidR="002F1A63" w:rsidRPr="002F1A63" w:rsidRDefault="002F1A63" w:rsidP="00E125AE">
      <w:pPr>
        <w:pStyle w:val="EndNoteBibliography"/>
        <w:spacing w:after="0"/>
        <w:ind w:left="284" w:hanging="284"/>
      </w:pPr>
      <w:r w:rsidRPr="002F1A63">
        <w:t xml:space="preserve">Ng, K.-c., 2017. Macau suffers US$1.42 billion economic loss in wake of Typhoon Hato, South China Morning Post. 7 September. Available at </w:t>
      </w:r>
      <w:hyperlink r:id="rId7" w:history="1">
        <w:r w:rsidRPr="002F1A63">
          <w:rPr>
            <w:rStyle w:val="Hyperlink"/>
          </w:rPr>
          <w:t>http://www.scmp.com/news/hong-kong/economy/article/2110077/macau-suffers-us142-billion-economic-loss-wake-typhoon-hato</w:t>
        </w:r>
      </w:hyperlink>
      <w:r w:rsidRPr="002F1A63">
        <w:t>, Hong Kong.</w:t>
      </w:r>
    </w:p>
    <w:p w14:paraId="173AA66F" w14:textId="77777777" w:rsidR="002F1A63" w:rsidRPr="002F1A63" w:rsidRDefault="002F1A63" w:rsidP="00E125AE">
      <w:pPr>
        <w:pStyle w:val="EndNoteBibliography"/>
        <w:spacing w:after="0"/>
        <w:ind w:left="284" w:hanging="284"/>
      </w:pPr>
      <w:r w:rsidRPr="002F1A63">
        <w:t>Nooteboom, B., 2007. Social capital, institutions and trust. Review of Social Economy 65, 29-53.</w:t>
      </w:r>
    </w:p>
    <w:p w14:paraId="68CB49F5" w14:textId="77777777" w:rsidR="002F1A63" w:rsidRPr="002F1A63" w:rsidRDefault="002F1A63" w:rsidP="00E125AE">
      <w:pPr>
        <w:pStyle w:val="EndNoteBibliography"/>
        <w:ind w:left="284" w:hanging="284"/>
      </w:pPr>
      <w:r w:rsidRPr="002F1A63">
        <w:t>O'Brien, K., Hayward, B., Berkes, F., 2009. Rethinking Social Contracts</w:t>
      </w:r>
    </w:p>
    <w:p w14:paraId="2D5D16A1" w14:textId="77777777" w:rsidR="002F1A63" w:rsidRPr="002F1A63" w:rsidRDefault="002F1A63" w:rsidP="00E125AE">
      <w:pPr>
        <w:pStyle w:val="EndNoteBibliography"/>
        <w:spacing w:after="0"/>
        <w:ind w:left="284" w:hanging="284"/>
      </w:pPr>
      <w:r w:rsidRPr="002F1A63">
        <w:t>Building Resilience in a Changing Climate. Ecology and Society 14.</w:t>
      </w:r>
    </w:p>
    <w:p w14:paraId="35C7A263" w14:textId="77777777" w:rsidR="002F1A63" w:rsidRPr="002F1A63" w:rsidRDefault="002F1A63" w:rsidP="00E125AE">
      <w:pPr>
        <w:pStyle w:val="EndNoteBibliography"/>
        <w:spacing w:after="0"/>
        <w:ind w:left="284" w:hanging="284"/>
      </w:pPr>
      <w:r w:rsidRPr="002F1A63">
        <w:t>O’Brien, K., 2012. Global environmental change II:From adaptation to deliberate transformation. Progress in Human Geography 36, 667-676.</w:t>
      </w:r>
    </w:p>
    <w:p w14:paraId="5D638A00" w14:textId="77777777" w:rsidR="002F1A63" w:rsidRPr="002F1A63" w:rsidRDefault="002F1A63" w:rsidP="00E125AE">
      <w:pPr>
        <w:pStyle w:val="EndNoteBibliography"/>
        <w:spacing w:after="0"/>
        <w:ind w:left="284" w:hanging="284"/>
      </w:pPr>
      <w:r w:rsidRPr="002F1A63">
        <w:t>Paavola, J., 2008. Livelihoods, vulnerability and adaptation to climate change in Morogoro, Tanzania. Environmental Science &amp; Policy 11, 642-654.</w:t>
      </w:r>
    </w:p>
    <w:p w14:paraId="5748FC9A" w14:textId="77777777" w:rsidR="002F1A63" w:rsidRPr="002F1A63" w:rsidRDefault="002F1A63" w:rsidP="00E125AE">
      <w:pPr>
        <w:pStyle w:val="EndNoteBibliography"/>
        <w:spacing w:after="0"/>
        <w:ind w:left="284" w:hanging="284"/>
      </w:pPr>
      <w:r w:rsidRPr="002F1A63">
        <w:t>Parsons, M., Brown, C., Nalau, J., Fisher, K., 2018. Assessing adaptive capacity and adaptation: insights from Samoan tourism operators. Climate and Development 10, 644-663.</w:t>
      </w:r>
    </w:p>
    <w:p w14:paraId="3DE1E19C" w14:textId="77777777" w:rsidR="002F1A63" w:rsidRPr="002F1A63" w:rsidRDefault="002F1A63" w:rsidP="00E125AE">
      <w:pPr>
        <w:pStyle w:val="EndNoteBibliography"/>
        <w:spacing w:after="0"/>
        <w:ind w:left="284" w:hanging="284"/>
      </w:pPr>
      <w:r w:rsidRPr="002F1A63">
        <w:t>Paul, C.J., Weinthal, E.S., Bellemare, M.F., Jeuland, M.A., 2016. Social capital, trust, and adaptation to climate change: Evidence from rural Ethiopia. Global Environmental Change 36, 124-138.</w:t>
      </w:r>
    </w:p>
    <w:p w14:paraId="1BE152BF" w14:textId="77777777" w:rsidR="002F1A63" w:rsidRPr="002F1A63" w:rsidRDefault="002F1A63" w:rsidP="00E125AE">
      <w:pPr>
        <w:pStyle w:val="EndNoteBibliography"/>
        <w:spacing w:after="0"/>
        <w:ind w:left="284" w:hanging="284"/>
      </w:pPr>
      <w:r w:rsidRPr="002F1A63">
        <w:t>Pelling, M., 2011. Adaptation to climate change : from resilience to transformation Routledge, Oxon, U.K.</w:t>
      </w:r>
    </w:p>
    <w:p w14:paraId="0B53A7F9" w14:textId="77777777" w:rsidR="002F1A63" w:rsidRPr="002F1A63" w:rsidRDefault="002F1A63" w:rsidP="00E125AE">
      <w:pPr>
        <w:pStyle w:val="EndNoteBibliography"/>
        <w:spacing w:after="0"/>
        <w:ind w:left="284" w:hanging="284"/>
      </w:pPr>
      <w:r w:rsidRPr="002F1A63">
        <w:t>Pelling, M., Dill, K., 2010. Disaster politics: tipping points for change in the adaptation of sociopolitical regimes.  34, 21-37.</w:t>
      </w:r>
    </w:p>
    <w:p w14:paraId="5BEAFC75" w14:textId="77777777" w:rsidR="002F1A63" w:rsidRPr="002F1A63" w:rsidRDefault="002F1A63" w:rsidP="00E125AE">
      <w:pPr>
        <w:pStyle w:val="EndNoteBibliography"/>
        <w:spacing w:after="0"/>
        <w:ind w:left="284" w:hanging="284"/>
      </w:pPr>
      <w:r w:rsidRPr="002F1A63">
        <w:t>Pelling, M., High, C., 2005. Understanding adaptation: What can social capital offer assessments of adaptive capacity? Global Environmental Change 15, 308-319.</w:t>
      </w:r>
    </w:p>
    <w:p w14:paraId="276027EC" w14:textId="77777777" w:rsidR="002F1A63" w:rsidRPr="002F1A63" w:rsidRDefault="002F1A63" w:rsidP="00E125AE">
      <w:pPr>
        <w:pStyle w:val="EndNoteBibliography"/>
        <w:spacing w:after="0"/>
        <w:ind w:left="284" w:hanging="284"/>
      </w:pPr>
      <w:r w:rsidRPr="002F1A63">
        <w:t>Pelling, M., O’Brien, K., Matyas, D., 2015. Adaptation and transformation. Climatic Change 133, 113-127.</w:t>
      </w:r>
    </w:p>
    <w:p w14:paraId="3425BBB4" w14:textId="77777777" w:rsidR="002F1A63" w:rsidRPr="002F1A63" w:rsidRDefault="002F1A63" w:rsidP="00E125AE">
      <w:pPr>
        <w:pStyle w:val="EndNoteBibliography"/>
        <w:spacing w:after="0"/>
        <w:ind w:left="284" w:hanging="284"/>
      </w:pPr>
      <w:r w:rsidRPr="002F1A63">
        <w:lastRenderedPageBreak/>
        <w:t>Petzold, J., 2017. Social Capital, Resilience and Adaptation on Small Islands Climate Change on the Isles of Scilly Springer, Cham, Switzerland.</w:t>
      </w:r>
    </w:p>
    <w:p w14:paraId="305DC7D6" w14:textId="77777777" w:rsidR="002F1A63" w:rsidRPr="002F1A63" w:rsidRDefault="002F1A63" w:rsidP="00E125AE">
      <w:pPr>
        <w:pStyle w:val="EndNoteBibliography"/>
        <w:spacing w:after="0"/>
        <w:ind w:left="284" w:hanging="284"/>
      </w:pPr>
      <w:r w:rsidRPr="002F1A63">
        <w:t>Pretty, J., Ward, H., 2001. Social Capital and the Environment. World Development 29, 209-227.</w:t>
      </w:r>
    </w:p>
    <w:p w14:paraId="1A87B113" w14:textId="77777777" w:rsidR="002F1A63" w:rsidRPr="002F1A63" w:rsidRDefault="002F1A63" w:rsidP="00E125AE">
      <w:pPr>
        <w:pStyle w:val="EndNoteBibliography"/>
        <w:spacing w:after="0"/>
        <w:ind w:left="284" w:hanging="284"/>
      </w:pPr>
      <w:r w:rsidRPr="002F1A63">
        <w:t>Putnam, R.D., 1995. Bowling Alone: America's Declining Social Capital. Journal of Democracy 6, 65-78.</w:t>
      </w:r>
    </w:p>
    <w:p w14:paraId="50C5C424" w14:textId="77777777" w:rsidR="002F1A63" w:rsidRPr="002F1A63" w:rsidRDefault="002F1A63" w:rsidP="00E125AE">
      <w:pPr>
        <w:pStyle w:val="EndNoteBibliography"/>
        <w:spacing w:after="0"/>
        <w:ind w:left="284" w:hanging="284"/>
      </w:pPr>
      <w:r w:rsidRPr="002F1A63">
        <w:t>Raschky, P.A., Schwarze, R., Schwindt, M., Zahn, F., 2013. Uncertainty of Governmental Relief and the Crowding out of Flood Insurance. Environmental and Resource Economics 54, 179-200.</w:t>
      </w:r>
    </w:p>
    <w:p w14:paraId="2CE85C78" w14:textId="77777777" w:rsidR="002F1A63" w:rsidRPr="002F1A63" w:rsidRDefault="002F1A63" w:rsidP="00E125AE">
      <w:pPr>
        <w:pStyle w:val="EndNoteBibliography"/>
        <w:spacing w:after="0"/>
        <w:ind w:left="284" w:hanging="284"/>
      </w:pPr>
      <w:r w:rsidRPr="002F1A63">
        <w:t>Rousseau, D.M., Sitkin, S.B., Burt, R.S., Camerer, C., 1998. Not So Different After All: A Cross-Discipline View Of Trust.  23, 393-404.</w:t>
      </w:r>
    </w:p>
    <w:p w14:paraId="79EC60C5" w14:textId="77777777" w:rsidR="002F1A63" w:rsidRPr="002F1A63" w:rsidRDefault="002F1A63" w:rsidP="00E125AE">
      <w:pPr>
        <w:pStyle w:val="EndNoteBibliography"/>
        <w:spacing w:after="0"/>
        <w:ind w:left="284" w:hanging="284"/>
      </w:pPr>
      <w:r w:rsidRPr="002F1A63">
        <w:t>Sheng, L., 2016. The transformation of island city politics: The case of Macau. Island Studies Journal 11, 521-536.</w:t>
      </w:r>
    </w:p>
    <w:p w14:paraId="0FC9A040" w14:textId="77777777" w:rsidR="002F1A63" w:rsidRPr="002F1A63" w:rsidRDefault="002F1A63" w:rsidP="00E125AE">
      <w:pPr>
        <w:pStyle w:val="EndNoteBibliography"/>
        <w:spacing w:after="0"/>
        <w:ind w:left="284" w:hanging="284"/>
      </w:pPr>
      <w:r w:rsidRPr="002F1A63">
        <w:t>Sheng, L., Wan, P.Y.K., 2017. Explaining urban governance in the midst of political transformation: The city of Macao.  58, 289-300.</w:t>
      </w:r>
    </w:p>
    <w:p w14:paraId="630DC355" w14:textId="77777777" w:rsidR="002F1A63" w:rsidRPr="002F1A63" w:rsidRDefault="002F1A63" w:rsidP="00E125AE">
      <w:pPr>
        <w:pStyle w:val="EndNoteBibliography"/>
        <w:spacing w:after="0"/>
        <w:ind w:left="284" w:hanging="284"/>
      </w:pPr>
      <w:r w:rsidRPr="002F1A63">
        <w:t>Sheng, M., Gu, C., 2018. Economic growth and development in Macau (1999–2016): The role of the booming gaming industry. Cities 75, 72-80.</w:t>
      </w:r>
    </w:p>
    <w:p w14:paraId="1A1E80B2" w14:textId="77777777" w:rsidR="002F1A63" w:rsidRPr="002F1A63" w:rsidRDefault="002F1A63" w:rsidP="00E125AE">
      <w:pPr>
        <w:pStyle w:val="EndNoteBibliography"/>
        <w:spacing w:after="0"/>
        <w:ind w:left="284" w:hanging="284"/>
      </w:pPr>
      <w:r w:rsidRPr="002F1A63">
        <w:t>Takagi, H., Xiong, Y., Furukawa, F., 2018. Track analysis and storm surge investigation of 2017 Typhoon Hato: were the warning signals issued in Macau and Hong Kong timed appropriately? Georisk: Assessment and Management of Risk for Engineered Systems and Geohazards, 1-11.</w:t>
      </w:r>
    </w:p>
    <w:p w14:paraId="3622A66D" w14:textId="77777777" w:rsidR="002F1A63" w:rsidRPr="002F1A63" w:rsidRDefault="002F1A63" w:rsidP="00E125AE">
      <w:pPr>
        <w:pStyle w:val="EndNoteBibliography"/>
        <w:spacing w:after="0"/>
        <w:ind w:left="284" w:hanging="284"/>
      </w:pPr>
      <w:r w:rsidRPr="002F1A63">
        <w:t>Takagi, H., Yi, X., Fan, J., 2019. Public perception of typhoon signals and response in Macau: did disaster response improve between the 2017 Hato and 2018 Mangkhut typhoons? Georisk: Assessment and Management of Risk for Engineered Systems and Geohazards, 1-7.</w:t>
      </w:r>
    </w:p>
    <w:p w14:paraId="37773A40" w14:textId="77777777" w:rsidR="002F1A63" w:rsidRPr="002F1A63" w:rsidRDefault="002F1A63" w:rsidP="00E125AE">
      <w:pPr>
        <w:pStyle w:val="EndNoteBibliography"/>
        <w:spacing w:after="0"/>
        <w:ind w:left="284" w:hanging="284"/>
      </w:pPr>
      <w:r w:rsidRPr="002F1A63">
        <w:t>Terpstra, T., 2011. Emotions, Trust, and Perceived Risk: Affective and Cognitive Routes to Flood Preparedness Behavior.  31, 1658-1675.</w:t>
      </w:r>
    </w:p>
    <w:p w14:paraId="7604DEE5" w14:textId="77777777" w:rsidR="002F1A63" w:rsidRPr="002F1A63" w:rsidRDefault="002F1A63" w:rsidP="00E125AE">
      <w:pPr>
        <w:pStyle w:val="EndNoteBibliography"/>
        <w:spacing w:after="0"/>
        <w:ind w:left="284" w:hanging="284"/>
      </w:pPr>
      <w:r w:rsidRPr="002F1A63">
        <w:t>Torres, A.P., Marshall, M.I., Sydnor, S., 2019. Does social capital pay off? The case of small business resilience after Hurricane Katrina.  27, 168-181.</w:t>
      </w:r>
    </w:p>
    <w:p w14:paraId="6466D6E2" w14:textId="77777777" w:rsidR="002F1A63" w:rsidRPr="002F1A63" w:rsidRDefault="002F1A63" w:rsidP="00E125AE">
      <w:pPr>
        <w:pStyle w:val="EndNoteBibliography"/>
        <w:spacing w:after="0"/>
        <w:ind w:left="284" w:hanging="284"/>
      </w:pPr>
      <w:r w:rsidRPr="002F1A63">
        <w:t>van Valkengoed, A.M., Steg, L., 2019. Meta-analyses of factors motivating climate change adaptation behaviour. Nature Climate Change 9, 158-163.</w:t>
      </w:r>
    </w:p>
    <w:p w14:paraId="79279786" w14:textId="77777777" w:rsidR="002F1A63" w:rsidRPr="002F1A63" w:rsidRDefault="002F1A63" w:rsidP="00E125AE">
      <w:pPr>
        <w:pStyle w:val="EndNoteBibliography"/>
        <w:spacing w:after="0"/>
        <w:ind w:left="284" w:hanging="284"/>
      </w:pPr>
      <w:r w:rsidRPr="002F1A63">
        <w:t>Wang, Z., Bennett, M.M., 2020. Anywhere but here: Experiences of islandness in Pearl River Delta island tourism Island Studies Journal 15, 205-222.</w:t>
      </w:r>
    </w:p>
    <w:p w14:paraId="6322FE31" w14:textId="77777777" w:rsidR="002F1A63" w:rsidRPr="002F1A63" w:rsidRDefault="002F1A63" w:rsidP="00E125AE">
      <w:pPr>
        <w:pStyle w:val="EndNoteBibliography"/>
        <w:spacing w:after="0"/>
        <w:ind w:left="284" w:hanging="284"/>
      </w:pPr>
      <w:r w:rsidRPr="002F1A63">
        <w:t>Yin, J., Shaohong, W., Erfu, D., 2012. Assessment of Economic Damage Risks from Typhoon Disasters in Guangdong, China. Journal of Resources and Ecology 2, 144-150.</w:t>
      </w:r>
    </w:p>
    <w:p w14:paraId="11B91796" w14:textId="77777777" w:rsidR="002F1A63" w:rsidRPr="002F1A63" w:rsidRDefault="002F1A63" w:rsidP="00E125AE">
      <w:pPr>
        <w:pStyle w:val="EndNoteBibliography"/>
        <w:spacing w:after="0"/>
        <w:ind w:left="284" w:hanging="284"/>
      </w:pPr>
      <w:r w:rsidRPr="002F1A63">
        <w:t>Zhen, N., Barnett, J., Webber, M., 2019. Trust and the risk of consuming polluted water in Shanghai, China. Journal of Risk Research 22, 55-66.</w:t>
      </w:r>
    </w:p>
    <w:p w14:paraId="5615ED3D" w14:textId="77777777" w:rsidR="002F1A63" w:rsidRPr="002F1A63" w:rsidRDefault="002F1A63" w:rsidP="00E125AE">
      <w:pPr>
        <w:pStyle w:val="EndNoteBibliography"/>
        <w:ind w:left="284" w:hanging="284"/>
      </w:pPr>
      <w:r w:rsidRPr="002F1A63">
        <w:t>Zografos, C., 2017. Flows of sediment, flows of insecurity: Climate change adaptation and the social contract in the Ebro Delta, Catalonia. Geoforum 80, 49-60.</w:t>
      </w:r>
    </w:p>
    <w:p w14:paraId="3DDC6574" w14:textId="2FC9AF10" w:rsidR="00947644" w:rsidRDefault="00CE4582" w:rsidP="00E125AE">
      <w:pPr>
        <w:jc w:val="both"/>
      </w:pPr>
      <w:r>
        <w:fldChar w:fldCharType="end"/>
      </w:r>
    </w:p>
    <w:sectPr w:rsidR="00947644" w:rsidSect="00CF59B6">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94C962" w14:textId="77777777" w:rsidR="005B031C" w:rsidRDefault="005B031C" w:rsidP="00E45F58">
      <w:pPr>
        <w:spacing w:after="0" w:line="240" w:lineRule="auto"/>
      </w:pPr>
      <w:r>
        <w:separator/>
      </w:r>
    </w:p>
  </w:endnote>
  <w:endnote w:type="continuationSeparator" w:id="0">
    <w:p w14:paraId="69E52B27" w14:textId="77777777" w:rsidR="005B031C" w:rsidRDefault="005B031C" w:rsidP="00E45F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387049"/>
      <w:docPartObj>
        <w:docPartGallery w:val="Page Numbers (Bottom of Page)"/>
        <w:docPartUnique/>
      </w:docPartObj>
    </w:sdtPr>
    <w:sdtEndPr>
      <w:rPr>
        <w:noProof/>
      </w:rPr>
    </w:sdtEndPr>
    <w:sdtContent>
      <w:p w14:paraId="7786990D" w14:textId="0278CB87" w:rsidR="00047B6F" w:rsidRDefault="00047B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9F5AE3" w14:textId="77777777" w:rsidR="00047B6F" w:rsidRDefault="00047B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71707" w14:textId="77777777" w:rsidR="005B031C" w:rsidRDefault="005B031C" w:rsidP="00E45F58">
      <w:pPr>
        <w:spacing w:after="0" w:line="240" w:lineRule="auto"/>
      </w:pPr>
      <w:r>
        <w:separator/>
      </w:r>
    </w:p>
  </w:footnote>
  <w:footnote w:type="continuationSeparator" w:id="0">
    <w:p w14:paraId="4B4A3B99" w14:textId="77777777" w:rsidR="005B031C" w:rsidRDefault="005B031C" w:rsidP="00E45F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5C5B15"/>
    <w:multiLevelType w:val="hybridMultilevel"/>
    <w:tmpl w:val="4C18AEE6"/>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72795B0A"/>
    <w:multiLevelType w:val="multilevel"/>
    <w:tmpl w:val="4C269BD2"/>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ergy Polic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vrftzvdtr2s3ez2v0pw09x5a9sesva05zs&quot;&gt;business vulnerability&lt;record-ids&gt;&lt;item&gt;28&lt;/item&gt;&lt;item&gt;29&lt;/item&gt;&lt;item&gt;33&lt;/item&gt;&lt;item&gt;44&lt;/item&gt;&lt;item&gt;49&lt;/item&gt;&lt;item&gt;50&lt;/item&gt;&lt;item&gt;51&lt;/item&gt;&lt;item&gt;58&lt;/item&gt;&lt;item&gt;59&lt;/item&gt;&lt;item&gt;60&lt;/item&gt;&lt;item&gt;61&lt;/item&gt;&lt;item&gt;62&lt;/item&gt;&lt;item&gt;63&lt;/item&gt;&lt;item&gt;64&lt;/item&gt;&lt;item&gt;65&lt;/item&gt;&lt;item&gt;66&lt;/item&gt;&lt;item&gt;67&lt;/item&gt;&lt;/record-ids&gt;&lt;/item&gt;&lt;item db-id=&quot;e5wp0fapdsdtrmefd96vazdmdae9zrapftdv&quot;&gt;Research&lt;record-ids&gt;&lt;item&gt;116&lt;/item&gt;&lt;item&gt;154&lt;/item&gt;&lt;item&gt;282&lt;/item&gt;&lt;item&gt;921&lt;/item&gt;&lt;item&gt;963&lt;/item&gt;&lt;item&gt;1045&lt;/item&gt;&lt;item&gt;1125&lt;/item&gt;&lt;item&gt;1148&lt;/item&gt;&lt;item&gt;1162&lt;/item&gt;&lt;item&gt;1169&lt;/item&gt;&lt;item&gt;1210&lt;/item&gt;&lt;item&gt;1290&lt;/item&gt;&lt;item&gt;1384&lt;/item&gt;&lt;item&gt;1474&lt;/item&gt;&lt;item&gt;1569&lt;/item&gt;&lt;item&gt;1660&lt;/item&gt;&lt;item&gt;1738&lt;/item&gt;&lt;item&gt;1759&lt;/item&gt;&lt;item&gt;1764&lt;/item&gt;&lt;item&gt;1767&lt;/item&gt;&lt;item&gt;1821&lt;/item&gt;&lt;item&gt;1846&lt;/item&gt;&lt;item&gt;1850&lt;/item&gt;&lt;item&gt;1938&lt;/item&gt;&lt;item&gt;2127&lt;/item&gt;&lt;item&gt;2133&lt;/item&gt;&lt;item&gt;2163&lt;/item&gt;&lt;item&gt;2169&lt;/item&gt;&lt;item&gt;2178&lt;/item&gt;&lt;item&gt;2179&lt;/item&gt;&lt;item&gt;2180&lt;/item&gt;&lt;item&gt;2234&lt;/item&gt;&lt;item&gt;2235&lt;/item&gt;&lt;item&gt;2236&lt;/item&gt;&lt;item&gt;2237&lt;/item&gt;&lt;item&gt;2238&lt;/item&gt;&lt;item&gt;2239&lt;/item&gt;&lt;item&gt;2240&lt;/item&gt;&lt;item&gt;2241&lt;/item&gt;&lt;item&gt;2243&lt;/item&gt;&lt;item&gt;2244&lt;/item&gt;&lt;item&gt;2245&lt;/item&gt;&lt;item&gt;2246&lt;/item&gt;&lt;item&gt;2247&lt;/item&gt;&lt;item&gt;2256&lt;/item&gt;&lt;/record-ids&gt;&lt;/item&gt;&lt;/Libraries&gt;"/>
  </w:docVars>
  <w:rsids>
    <w:rsidRoot w:val="006D7CE3"/>
    <w:rsid w:val="000019E5"/>
    <w:rsid w:val="00002CCC"/>
    <w:rsid w:val="00007FEF"/>
    <w:rsid w:val="00010A7B"/>
    <w:rsid w:val="000138A4"/>
    <w:rsid w:val="00015482"/>
    <w:rsid w:val="00030144"/>
    <w:rsid w:val="00030F96"/>
    <w:rsid w:val="00047B6F"/>
    <w:rsid w:val="00050AE9"/>
    <w:rsid w:val="0005117D"/>
    <w:rsid w:val="000527F8"/>
    <w:rsid w:val="00052FC4"/>
    <w:rsid w:val="0005507D"/>
    <w:rsid w:val="00055153"/>
    <w:rsid w:val="00055421"/>
    <w:rsid w:val="00082ABB"/>
    <w:rsid w:val="000936AB"/>
    <w:rsid w:val="00097B70"/>
    <w:rsid w:val="000A2066"/>
    <w:rsid w:val="000A425C"/>
    <w:rsid w:val="000A6705"/>
    <w:rsid w:val="000A76BF"/>
    <w:rsid w:val="000B2981"/>
    <w:rsid w:val="000B6D4E"/>
    <w:rsid w:val="000C04DF"/>
    <w:rsid w:val="000D1FBD"/>
    <w:rsid w:val="000D58AE"/>
    <w:rsid w:val="000D7CE4"/>
    <w:rsid w:val="000E416B"/>
    <w:rsid w:val="000E4BBF"/>
    <w:rsid w:val="000F0CA0"/>
    <w:rsid w:val="000F0D29"/>
    <w:rsid w:val="000F2BDF"/>
    <w:rsid w:val="000F53AD"/>
    <w:rsid w:val="000F798B"/>
    <w:rsid w:val="0010089E"/>
    <w:rsid w:val="001057FA"/>
    <w:rsid w:val="00114A08"/>
    <w:rsid w:val="001306DC"/>
    <w:rsid w:val="0013156F"/>
    <w:rsid w:val="00140891"/>
    <w:rsid w:val="001421F3"/>
    <w:rsid w:val="00150FE4"/>
    <w:rsid w:val="001524B9"/>
    <w:rsid w:val="00154115"/>
    <w:rsid w:val="00184826"/>
    <w:rsid w:val="0018666D"/>
    <w:rsid w:val="001868C7"/>
    <w:rsid w:val="00187BA1"/>
    <w:rsid w:val="0019062A"/>
    <w:rsid w:val="001974E3"/>
    <w:rsid w:val="001A0A98"/>
    <w:rsid w:val="001A789A"/>
    <w:rsid w:val="001B10E2"/>
    <w:rsid w:val="001B1867"/>
    <w:rsid w:val="001B3DB5"/>
    <w:rsid w:val="001C638B"/>
    <w:rsid w:val="001D7974"/>
    <w:rsid w:val="001E63C1"/>
    <w:rsid w:val="001F2595"/>
    <w:rsid w:val="001F2CAD"/>
    <w:rsid w:val="001F4901"/>
    <w:rsid w:val="001F5C0D"/>
    <w:rsid w:val="0020174E"/>
    <w:rsid w:val="00213109"/>
    <w:rsid w:val="00214374"/>
    <w:rsid w:val="002167F3"/>
    <w:rsid w:val="002206D9"/>
    <w:rsid w:val="00223DBB"/>
    <w:rsid w:val="002264C2"/>
    <w:rsid w:val="00231E0A"/>
    <w:rsid w:val="002346BE"/>
    <w:rsid w:val="002365E9"/>
    <w:rsid w:val="00247007"/>
    <w:rsid w:val="00250735"/>
    <w:rsid w:val="00250CC7"/>
    <w:rsid w:val="00253CD4"/>
    <w:rsid w:val="00257BBC"/>
    <w:rsid w:val="00261CA6"/>
    <w:rsid w:val="0026207A"/>
    <w:rsid w:val="00265885"/>
    <w:rsid w:val="00270CEE"/>
    <w:rsid w:val="00275247"/>
    <w:rsid w:val="002767F1"/>
    <w:rsid w:val="00276F2B"/>
    <w:rsid w:val="0028276B"/>
    <w:rsid w:val="0028453B"/>
    <w:rsid w:val="00297D15"/>
    <w:rsid w:val="002A3540"/>
    <w:rsid w:val="002B0F73"/>
    <w:rsid w:val="002B3D9E"/>
    <w:rsid w:val="002B4B53"/>
    <w:rsid w:val="002C43AB"/>
    <w:rsid w:val="002C5379"/>
    <w:rsid w:val="002C5E37"/>
    <w:rsid w:val="002C60AA"/>
    <w:rsid w:val="002D6532"/>
    <w:rsid w:val="002E2793"/>
    <w:rsid w:val="002E3186"/>
    <w:rsid w:val="002E6F5C"/>
    <w:rsid w:val="002E781F"/>
    <w:rsid w:val="002E7CB1"/>
    <w:rsid w:val="002E7E74"/>
    <w:rsid w:val="002F1A63"/>
    <w:rsid w:val="002F612C"/>
    <w:rsid w:val="003014B4"/>
    <w:rsid w:val="003055B8"/>
    <w:rsid w:val="00306B64"/>
    <w:rsid w:val="00307317"/>
    <w:rsid w:val="00310529"/>
    <w:rsid w:val="00312E8F"/>
    <w:rsid w:val="0031357B"/>
    <w:rsid w:val="00313A4A"/>
    <w:rsid w:val="0031603E"/>
    <w:rsid w:val="003217B1"/>
    <w:rsid w:val="0032488F"/>
    <w:rsid w:val="00331F21"/>
    <w:rsid w:val="00340C32"/>
    <w:rsid w:val="00342ABC"/>
    <w:rsid w:val="00343965"/>
    <w:rsid w:val="003443DC"/>
    <w:rsid w:val="00345057"/>
    <w:rsid w:val="00346984"/>
    <w:rsid w:val="003577F6"/>
    <w:rsid w:val="003579A1"/>
    <w:rsid w:val="0036435D"/>
    <w:rsid w:val="003651AD"/>
    <w:rsid w:val="003675E1"/>
    <w:rsid w:val="003768CF"/>
    <w:rsid w:val="003824D7"/>
    <w:rsid w:val="003834C2"/>
    <w:rsid w:val="00384C3E"/>
    <w:rsid w:val="0038650F"/>
    <w:rsid w:val="00386D01"/>
    <w:rsid w:val="00392555"/>
    <w:rsid w:val="003945EF"/>
    <w:rsid w:val="00394836"/>
    <w:rsid w:val="0039551C"/>
    <w:rsid w:val="00396F89"/>
    <w:rsid w:val="003A0840"/>
    <w:rsid w:val="003A5072"/>
    <w:rsid w:val="003B2136"/>
    <w:rsid w:val="003B415F"/>
    <w:rsid w:val="003C02D0"/>
    <w:rsid w:val="003C0377"/>
    <w:rsid w:val="003C372D"/>
    <w:rsid w:val="003C46A3"/>
    <w:rsid w:val="003C7BDE"/>
    <w:rsid w:val="003D5C24"/>
    <w:rsid w:val="003D6F17"/>
    <w:rsid w:val="003D742F"/>
    <w:rsid w:val="003E04EA"/>
    <w:rsid w:val="003E5385"/>
    <w:rsid w:val="003E6083"/>
    <w:rsid w:val="003F09C6"/>
    <w:rsid w:val="0040001F"/>
    <w:rsid w:val="00401827"/>
    <w:rsid w:val="00403B6D"/>
    <w:rsid w:val="00403E5F"/>
    <w:rsid w:val="00406D2B"/>
    <w:rsid w:val="00410866"/>
    <w:rsid w:val="004160D1"/>
    <w:rsid w:val="00420A4C"/>
    <w:rsid w:val="00420C72"/>
    <w:rsid w:val="00421FEF"/>
    <w:rsid w:val="00430C2F"/>
    <w:rsid w:val="00435E13"/>
    <w:rsid w:val="0043656F"/>
    <w:rsid w:val="00440030"/>
    <w:rsid w:val="004405A6"/>
    <w:rsid w:val="0044663E"/>
    <w:rsid w:val="0045349F"/>
    <w:rsid w:val="004542FC"/>
    <w:rsid w:val="00464689"/>
    <w:rsid w:val="0048692E"/>
    <w:rsid w:val="00490342"/>
    <w:rsid w:val="004969A3"/>
    <w:rsid w:val="004A338F"/>
    <w:rsid w:val="004A6729"/>
    <w:rsid w:val="004B114E"/>
    <w:rsid w:val="004C1877"/>
    <w:rsid w:val="004C2310"/>
    <w:rsid w:val="004C37B3"/>
    <w:rsid w:val="004C76AD"/>
    <w:rsid w:val="004E24C3"/>
    <w:rsid w:val="004F0E2A"/>
    <w:rsid w:val="004F4429"/>
    <w:rsid w:val="004F5E9B"/>
    <w:rsid w:val="00500400"/>
    <w:rsid w:val="00501059"/>
    <w:rsid w:val="005010FD"/>
    <w:rsid w:val="0050302C"/>
    <w:rsid w:val="005048DF"/>
    <w:rsid w:val="00516F18"/>
    <w:rsid w:val="00521AEB"/>
    <w:rsid w:val="00526022"/>
    <w:rsid w:val="005338D9"/>
    <w:rsid w:val="005343B4"/>
    <w:rsid w:val="005365F8"/>
    <w:rsid w:val="00537D6A"/>
    <w:rsid w:val="00542076"/>
    <w:rsid w:val="00542BD3"/>
    <w:rsid w:val="00547ED1"/>
    <w:rsid w:val="00551F88"/>
    <w:rsid w:val="0055216A"/>
    <w:rsid w:val="00553E1B"/>
    <w:rsid w:val="00553FE0"/>
    <w:rsid w:val="00581230"/>
    <w:rsid w:val="00582E49"/>
    <w:rsid w:val="00584025"/>
    <w:rsid w:val="00585917"/>
    <w:rsid w:val="00595D69"/>
    <w:rsid w:val="005A2CAF"/>
    <w:rsid w:val="005A5990"/>
    <w:rsid w:val="005A5F97"/>
    <w:rsid w:val="005B031C"/>
    <w:rsid w:val="005B0BC2"/>
    <w:rsid w:val="005B3A93"/>
    <w:rsid w:val="005B596A"/>
    <w:rsid w:val="005D63C1"/>
    <w:rsid w:val="005D68E7"/>
    <w:rsid w:val="005F1119"/>
    <w:rsid w:val="00600BA5"/>
    <w:rsid w:val="00601DFB"/>
    <w:rsid w:val="00602509"/>
    <w:rsid w:val="006069FF"/>
    <w:rsid w:val="00612D0E"/>
    <w:rsid w:val="00613E25"/>
    <w:rsid w:val="006156E3"/>
    <w:rsid w:val="00621475"/>
    <w:rsid w:val="006230BA"/>
    <w:rsid w:val="0062343C"/>
    <w:rsid w:val="006304F3"/>
    <w:rsid w:val="0063139E"/>
    <w:rsid w:val="00632257"/>
    <w:rsid w:val="00636708"/>
    <w:rsid w:val="00642D9F"/>
    <w:rsid w:val="00647A4F"/>
    <w:rsid w:val="00650F74"/>
    <w:rsid w:val="006517B1"/>
    <w:rsid w:val="00653E30"/>
    <w:rsid w:val="006546FE"/>
    <w:rsid w:val="00655338"/>
    <w:rsid w:val="0066188B"/>
    <w:rsid w:val="00661C0E"/>
    <w:rsid w:val="00662973"/>
    <w:rsid w:val="00664A4E"/>
    <w:rsid w:val="00672DC9"/>
    <w:rsid w:val="00673744"/>
    <w:rsid w:val="00681B3C"/>
    <w:rsid w:val="00681FAC"/>
    <w:rsid w:val="00687341"/>
    <w:rsid w:val="006934BC"/>
    <w:rsid w:val="006A0D44"/>
    <w:rsid w:val="006A3DA6"/>
    <w:rsid w:val="006A561E"/>
    <w:rsid w:val="006A704C"/>
    <w:rsid w:val="006A7AA1"/>
    <w:rsid w:val="006B0DAA"/>
    <w:rsid w:val="006B52B8"/>
    <w:rsid w:val="006B6DAB"/>
    <w:rsid w:val="006B6F8A"/>
    <w:rsid w:val="006D7CB1"/>
    <w:rsid w:val="006D7CE3"/>
    <w:rsid w:val="006E0439"/>
    <w:rsid w:val="006E0E57"/>
    <w:rsid w:val="006F49FE"/>
    <w:rsid w:val="006F535F"/>
    <w:rsid w:val="00711C94"/>
    <w:rsid w:val="00711ED8"/>
    <w:rsid w:val="00733290"/>
    <w:rsid w:val="007346EB"/>
    <w:rsid w:val="0073572C"/>
    <w:rsid w:val="00735DA0"/>
    <w:rsid w:val="00741050"/>
    <w:rsid w:val="00742436"/>
    <w:rsid w:val="00743D45"/>
    <w:rsid w:val="0074442D"/>
    <w:rsid w:val="00752B13"/>
    <w:rsid w:val="00753F00"/>
    <w:rsid w:val="00754AD8"/>
    <w:rsid w:val="007559F9"/>
    <w:rsid w:val="00762C32"/>
    <w:rsid w:val="007637A5"/>
    <w:rsid w:val="00764B99"/>
    <w:rsid w:val="007653B3"/>
    <w:rsid w:val="00766023"/>
    <w:rsid w:val="00766A1D"/>
    <w:rsid w:val="00772A56"/>
    <w:rsid w:val="00774E00"/>
    <w:rsid w:val="00776AEB"/>
    <w:rsid w:val="00790A60"/>
    <w:rsid w:val="0079201E"/>
    <w:rsid w:val="00793539"/>
    <w:rsid w:val="00795150"/>
    <w:rsid w:val="00795354"/>
    <w:rsid w:val="007A101E"/>
    <w:rsid w:val="007A1170"/>
    <w:rsid w:val="007A23D4"/>
    <w:rsid w:val="007A5B8B"/>
    <w:rsid w:val="007A7A69"/>
    <w:rsid w:val="007B11BD"/>
    <w:rsid w:val="007B13DF"/>
    <w:rsid w:val="007B5ABD"/>
    <w:rsid w:val="007B7350"/>
    <w:rsid w:val="007C10A3"/>
    <w:rsid w:val="007C3C3C"/>
    <w:rsid w:val="007C4BDA"/>
    <w:rsid w:val="007C4E66"/>
    <w:rsid w:val="007C71EF"/>
    <w:rsid w:val="007C7845"/>
    <w:rsid w:val="007C7EDC"/>
    <w:rsid w:val="007D0533"/>
    <w:rsid w:val="007D47B1"/>
    <w:rsid w:val="007D7230"/>
    <w:rsid w:val="007D7557"/>
    <w:rsid w:val="007D7B5A"/>
    <w:rsid w:val="007E36DC"/>
    <w:rsid w:val="007E3B6B"/>
    <w:rsid w:val="007E58C8"/>
    <w:rsid w:val="007E6A45"/>
    <w:rsid w:val="007F0C7F"/>
    <w:rsid w:val="007F201E"/>
    <w:rsid w:val="00802517"/>
    <w:rsid w:val="00802B17"/>
    <w:rsid w:val="008031E9"/>
    <w:rsid w:val="0080437C"/>
    <w:rsid w:val="008047F0"/>
    <w:rsid w:val="00806BEC"/>
    <w:rsid w:val="008145F5"/>
    <w:rsid w:val="00814C4E"/>
    <w:rsid w:val="008204A3"/>
    <w:rsid w:val="0082327C"/>
    <w:rsid w:val="00825EF8"/>
    <w:rsid w:val="00840216"/>
    <w:rsid w:val="0085486B"/>
    <w:rsid w:val="00854E36"/>
    <w:rsid w:val="008559D6"/>
    <w:rsid w:val="0085771B"/>
    <w:rsid w:val="0086297A"/>
    <w:rsid w:val="00864D03"/>
    <w:rsid w:val="00871C02"/>
    <w:rsid w:val="00877C08"/>
    <w:rsid w:val="008823DD"/>
    <w:rsid w:val="0088623F"/>
    <w:rsid w:val="008951AE"/>
    <w:rsid w:val="00895C80"/>
    <w:rsid w:val="008A49DC"/>
    <w:rsid w:val="008A4F09"/>
    <w:rsid w:val="008A6784"/>
    <w:rsid w:val="008C09C1"/>
    <w:rsid w:val="008C20EE"/>
    <w:rsid w:val="008D36F6"/>
    <w:rsid w:val="008D4463"/>
    <w:rsid w:val="008D59C8"/>
    <w:rsid w:val="008E2B16"/>
    <w:rsid w:val="008E7195"/>
    <w:rsid w:val="008E79C1"/>
    <w:rsid w:val="008F1275"/>
    <w:rsid w:val="008F6D5B"/>
    <w:rsid w:val="0090226E"/>
    <w:rsid w:val="009036FB"/>
    <w:rsid w:val="009172DE"/>
    <w:rsid w:val="00917AFA"/>
    <w:rsid w:val="00921E53"/>
    <w:rsid w:val="0093380E"/>
    <w:rsid w:val="00936CD4"/>
    <w:rsid w:val="00942EC9"/>
    <w:rsid w:val="00947644"/>
    <w:rsid w:val="00954497"/>
    <w:rsid w:val="009551B7"/>
    <w:rsid w:val="009554E9"/>
    <w:rsid w:val="00956463"/>
    <w:rsid w:val="00960A43"/>
    <w:rsid w:val="00961D30"/>
    <w:rsid w:val="00971032"/>
    <w:rsid w:val="009711F4"/>
    <w:rsid w:val="00971F29"/>
    <w:rsid w:val="00972DCF"/>
    <w:rsid w:val="00975E9A"/>
    <w:rsid w:val="00983091"/>
    <w:rsid w:val="00987E3A"/>
    <w:rsid w:val="009916E5"/>
    <w:rsid w:val="00994151"/>
    <w:rsid w:val="00995A9D"/>
    <w:rsid w:val="00996DCC"/>
    <w:rsid w:val="009A0920"/>
    <w:rsid w:val="009A50D0"/>
    <w:rsid w:val="009A5F16"/>
    <w:rsid w:val="009B1913"/>
    <w:rsid w:val="009B3A58"/>
    <w:rsid w:val="009B434A"/>
    <w:rsid w:val="009B78EA"/>
    <w:rsid w:val="009C7577"/>
    <w:rsid w:val="009C7D6A"/>
    <w:rsid w:val="009D0E52"/>
    <w:rsid w:val="009D4403"/>
    <w:rsid w:val="009D7422"/>
    <w:rsid w:val="009E0708"/>
    <w:rsid w:val="009E1085"/>
    <w:rsid w:val="009E4F6E"/>
    <w:rsid w:val="009E60DC"/>
    <w:rsid w:val="009F1467"/>
    <w:rsid w:val="009F3906"/>
    <w:rsid w:val="009F3C09"/>
    <w:rsid w:val="00A00049"/>
    <w:rsid w:val="00A01556"/>
    <w:rsid w:val="00A12B05"/>
    <w:rsid w:val="00A15878"/>
    <w:rsid w:val="00A22522"/>
    <w:rsid w:val="00A248B5"/>
    <w:rsid w:val="00A30202"/>
    <w:rsid w:val="00A414C9"/>
    <w:rsid w:val="00A60A65"/>
    <w:rsid w:val="00A6607B"/>
    <w:rsid w:val="00A66AF7"/>
    <w:rsid w:val="00A83C0B"/>
    <w:rsid w:val="00A845A6"/>
    <w:rsid w:val="00A84BA7"/>
    <w:rsid w:val="00A85128"/>
    <w:rsid w:val="00A862F0"/>
    <w:rsid w:val="00A90E15"/>
    <w:rsid w:val="00A9623B"/>
    <w:rsid w:val="00A97831"/>
    <w:rsid w:val="00AA22C6"/>
    <w:rsid w:val="00AA367B"/>
    <w:rsid w:val="00AA4B02"/>
    <w:rsid w:val="00AA5D04"/>
    <w:rsid w:val="00AA6529"/>
    <w:rsid w:val="00AC042F"/>
    <w:rsid w:val="00AC7127"/>
    <w:rsid w:val="00AD15FD"/>
    <w:rsid w:val="00AD19E9"/>
    <w:rsid w:val="00AD43EE"/>
    <w:rsid w:val="00AD6A9A"/>
    <w:rsid w:val="00AD7554"/>
    <w:rsid w:val="00AE3467"/>
    <w:rsid w:val="00AE5655"/>
    <w:rsid w:val="00AE68F1"/>
    <w:rsid w:val="00AE73BB"/>
    <w:rsid w:val="00B00AB2"/>
    <w:rsid w:val="00B227C9"/>
    <w:rsid w:val="00B30A98"/>
    <w:rsid w:val="00B362B9"/>
    <w:rsid w:val="00B377A5"/>
    <w:rsid w:val="00B423D1"/>
    <w:rsid w:val="00B434A6"/>
    <w:rsid w:val="00B474A7"/>
    <w:rsid w:val="00B560D3"/>
    <w:rsid w:val="00B6042F"/>
    <w:rsid w:val="00B616DE"/>
    <w:rsid w:val="00B64174"/>
    <w:rsid w:val="00B65655"/>
    <w:rsid w:val="00B6687B"/>
    <w:rsid w:val="00B675B9"/>
    <w:rsid w:val="00B72CF9"/>
    <w:rsid w:val="00B75541"/>
    <w:rsid w:val="00B81EBF"/>
    <w:rsid w:val="00B9284B"/>
    <w:rsid w:val="00B97624"/>
    <w:rsid w:val="00BA0FB0"/>
    <w:rsid w:val="00BA2178"/>
    <w:rsid w:val="00BA6E8C"/>
    <w:rsid w:val="00BB1028"/>
    <w:rsid w:val="00BB6496"/>
    <w:rsid w:val="00BB69B7"/>
    <w:rsid w:val="00BC2E1D"/>
    <w:rsid w:val="00BD4494"/>
    <w:rsid w:val="00BD4F92"/>
    <w:rsid w:val="00BE0B83"/>
    <w:rsid w:val="00BE0E1D"/>
    <w:rsid w:val="00BE1E70"/>
    <w:rsid w:val="00BE2256"/>
    <w:rsid w:val="00BE645F"/>
    <w:rsid w:val="00BE7CD4"/>
    <w:rsid w:val="00BF2076"/>
    <w:rsid w:val="00BF21D6"/>
    <w:rsid w:val="00BF28B0"/>
    <w:rsid w:val="00BF2D89"/>
    <w:rsid w:val="00BF44D5"/>
    <w:rsid w:val="00BF46CF"/>
    <w:rsid w:val="00C07417"/>
    <w:rsid w:val="00C07BB3"/>
    <w:rsid w:val="00C10E31"/>
    <w:rsid w:val="00C12EA4"/>
    <w:rsid w:val="00C153AB"/>
    <w:rsid w:val="00C23B29"/>
    <w:rsid w:val="00C27327"/>
    <w:rsid w:val="00C32194"/>
    <w:rsid w:val="00C32471"/>
    <w:rsid w:val="00C33608"/>
    <w:rsid w:val="00C379A8"/>
    <w:rsid w:val="00C37A15"/>
    <w:rsid w:val="00C44B10"/>
    <w:rsid w:val="00C50C75"/>
    <w:rsid w:val="00C50FEB"/>
    <w:rsid w:val="00C55953"/>
    <w:rsid w:val="00C56D2A"/>
    <w:rsid w:val="00C63BA7"/>
    <w:rsid w:val="00C67B2B"/>
    <w:rsid w:val="00C727D8"/>
    <w:rsid w:val="00C73D5D"/>
    <w:rsid w:val="00C74B7C"/>
    <w:rsid w:val="00C80151"/>
    <w:rsid w:val="00C82CBA"/>
    <w:rsid w:val="00C86B2B"/>
    <w:rsid w:val="00C924E5"/>
    <w:rsid w:val="00CA0039"/>
    <w:rsid w:val="00CA5433"/>
    <w:rsid w:val="00CB25F8"/>
    <w:rsid w:val="00CB579E"/>
    <w:rsid w:val="00CC4F6B"/>
    <w:rsid w:val="00CD2287"/>
    <w:rsid w:val="00CE4582"/>
    <w:rsid w:val="00CE70EF"/>
    <w:rsid w:val="00CF0B3D"/>
    <w:rsid w:val="00CF59B6"/>
    <w:rsid w:val="00CF65D4"/>
    <w:rsid w:val="00D03812"/>
    <w:rsid w:val="00D121A5"/>
    <w:rsid w:val="00D12B38"/>
    <w:rsid w:val="00D139B1"/>
    <w:rsid w:val="00D14952"/>
    <w:rsid w:val="00D14CA8"/>
    <w:rsid w:val="00D226A6"/>
    <w:rsid w:val="00D233E5"/>
    <w:rsid w:val="00D35878"/>
    <w:rsid w:val="00D376D9"/>
    <w:rsid w:val="00D43D4A"/>
    <w:rsid w:val="00D4552D"/>
    <w:rsid w:val="00D54F38"/>
    <w:rsid w:val="00D62DA5"/>
    <w:rsid w:val="00D7194D"/>
    <w:rsid w:val="00D75837"/>
    <w:rsid w:val="00D77593"/>
    <w:rsid w:val="00D906DC"/>
    <w:rsid w:val="00DA489B"/>
    <w:rsid w:val="00DB0A07"/>
    <w:rsid w:val="00DD0076"/>
    <w:rsid w:val="00DD03B2"/>
    <w:rsid w:val="00DD79F2"/>
    <w:rsid w:val="00DE3C79"/>
    <w:rsid w:val="00DE4726"/>
    <w:rsid w:val="00DE4FEC"/>
    <w:rsid w:val="00DE578A"/>
    <w:rsid w:val="00DE6095"/>
    <w:rsid w:val="00DF28EC"/>
    <w:rsid w:val="00DF54B2"/>
    <w:rsid w:val="00DF611E"/>
    <w:rsid w:val="00E01092"/>
    <w:rsid w:val="00E125AE"/>
    <w:rsid w:val="00E14CDC"/>
    <w:rsid w:val="00E17908"/>
    <w:rsid w:val="00E231DF"/>
    <w:rsid w:val="00E41922"/>
    <w:rsid w:val="00E4225D"/>
    <w:rsid w:val="00E4235E"/>
    <w:rsid w:val="00E44263"/>
    <w:rsid w:val="00E44A20"/>
    <w:rsid w:val="00E45F58"/>
    <w:rsid w:val="00E56E88"/>
    <w:rsid w:val="00E64CC0"/>
    <w:rsid w:val="00E80940"/>
    <w:rsid w:val="00E830C9"/>
    <w:rsid w:val="00E85239"/>
    <w:rsid w:val="00E86436"/>
    <w:rsid w:val="00E9401A"/>
    <w:rsid w:val="00E95421"/>
    <w:rsid w:val="00E95AB7"/>
    <w:rsid w:val="00EA034F"/>
    <w:rsid w:val="00EA52CE"/>
    <w:rsid w:val="00EB53DD"/>
    <w:rsid w:val="00EC0028"/>
    <w:rsid w:val="00EC0713"/>
    <w:rsid w:val="00EC1C69"/>
    <w:rsid w:val="00EC23EA"/>
    <w:rsid w:val="00EC3CD5"/>
    <w:rsid w:val="00ED1E33"/>
    <w:rsid w:val="00EE1BE4"/>
    <w:rsid w:val="00EF37CD"/>
    <w:rsid w:val="00EF6E08"/>
    <w:rsid w:val="00EF7D2C"/>
    <w:rsid w:val="00F00468"/>
    <w:rsid w:val="00F01FA4"/>
    <w:rsid w:val="00F0696D"/>
    <w:rsid w:val="00F12AA2"/>
    <w:rsid w:val="00F15BE1"/>
    <w:rsid w:val="00F23739"/>
    <w:rsid w:val="00F31A85"/>
    <w:rsid w:val="00F34F60"/>
    <w:rsid w:val="00F35768"/>
    <w:rsid w:val="00F373CE"/>
    <w:rsid w:val="00F41A08"/>
    <w:rsid w:val="00F47968"/>
    <w:rsid w:val="00F50E5A"/>
    <w:rsid w:val="00F52E71"/>
    <w:rsid w:val="00F57548"/>
    <w:rsid w:val="00F645A3"/>
    <w:rsid w:val="00F67645"/>
    <w:rsid w:val="00F75B12"/>
    <w:rsid w:val="00F87793"/>
    <w:rsid w:val="00F95EEE"/>
    <w:rsid w:val="00FA6E88"/>
    <w:rsid w:val="00FB0A59"/>
    <w:rsid w:val="00FB22B2"/>
    <w:rsid w:val="00FB444D"/>
    <w:rsid w:val="00FB67C5"/>
    <w:rsid w:val="00FB732F"/>
    <w:rsid w:val="00FC53FA"/>
    <w:rsid w:val="00FC7F20"/>
    <w:rsid w:val="00FD25B2"/>
    <w:rsid w:val="00FD3499"/>
    <w:rsid w:val="00FF0B10"/>
    <w:rsid w:val="00FF43FC"/>
    <w:rsid w:val="00FF6AD1"/>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7A184E"/>
  <w15:chartTrackingRefBased/>
  <w15:docId w15:val="{DFBF5EDE-3FBD-49B5-B1E2-C9A05D31D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579E"/>
    <w:pPr>
      <w:ind w:left="720"/>
      <w:contextualSpacing/>
    </w:pPr>
  </w:style>
  <w:style w:type="paragraph" w:styleId="BalloonText">
    <w:name w:val="Balloon Text"/>
    <w:basedOn w:val="Normal"/>
    <w:link w:val="BalloonTextChar"/>
    <w:uiPriority w:val="99"/>
    <w:semiHidden/>
    <w:unhideWhenUsed/>
    <w:rsid w:val="001B1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0E2"/>
    <w:rPr>
      <w:rFonts w:ascii="Segoe UI" w:hAnsi="Segoe UI" w:cs="Segoe UI"/>
      <w:sz w:val="18"/>
      <w:szCs w:val="18"/>
    </w:rPr>
  </w:style>
  <w:style w:type="character" w:styleId="CommentReference">
    <w:name w:val="annotation reference"/>
    <w:basedOn w:val="DefaultParagraphFont"/>
    <w:uiPriority w:val="99"/>
    <w:semiHidden/>
    <w:unhideWhenUsed/>
    <w:rsid w:val="00312E8F"/>
    <w:rPr>
      <w:sz w:val="16"/>
      <w:szCs w:val="16"/>
    </w:rPr>
  </w:style>
  <w:style w:type="paragraph" w:styleId="CommentText">
    <w:name w:val="annotation text"/>
    <w:basedOn w:val="Normal"/>
    <w:link w:val="CommentTextChar"/>
    <w:uiPriority w:val="99"/>
    <w:semiHidden/>
    <w:unhideWhenUsed/>
    <w:rsid w:val="00312E8F"/>
    <w:pPr>
      <w:spacing w:line="240" w:lineRule="auto"/>
    </w:pPr>
    <w:rPr>
      <w:sz w:val="20"/>
      <w:szCs w:val="20"/>
    </w:rPr>
  </w:style>
  <w:style w:type="character" w:customStyle="1" w:styleId="CommentTextChar">
    <w:name w:val="Comment Text Char"/>
    <w:basedOn w:val="DefaultParagraphFont"/>
    <w:link w:val="CommentText"/>
    <w:uiPriority w:val="99"/>
    <w:semiHidden/>
    <w:rsid w:val="00312E8F"/>
    <w:rPr>
      <w:sz w:val="20"/>
      <w:szCs w:val="20"/>
    </w:rPr>
  </w:style>
  <w:style w:type="paragraph" w:styleId="CommentSubject">
    <w:name w:val="annotation subject"/>
    <w:basedOn w:val="CommentText"/>
    <w:next w:val="CommentText"/>
    <w:link w:val="CommentSubjectChar"/>
    <w:uiPriority w:val="99"/>
    <w:semiHidden/>
    <w:unhideWhenUsed/>
    <w:rsid w:val="00312E8F"/>
    <w:rPr>
      <w:b/>
      <w:bCs/>
    </w:rPr>
  </w:style>
  <w:style w:type="character" w:customStyle="1" w:styleId="CommentSubjectChar">
    <w:name w:val="Comment Subject Char"/>
    <w:basedOn w:val="CommentTextChar"/>
    <w:link w:val="CommentSubject"/>
    <w:uiPriority w:val="99"/>
    <w:semiHidden/>
    <w:rsid w:val="00312E8F"/>
    <w:rPr>
      <w:b/>
      <w:bCs/>
      <w:sz w:val="20"/>
      <w:szCs w:val="20"/>
    </w:rPr>
  </w:style>
  <w:style w:type="paragraph" w:customStyle="1" w:styleId="EndNoteBibliographyTitle">
    <w:name w:val="EndNote Bibliography Title"/>
    <w:basedOn w:val="Normal"/>
    <w:link w:val="EndNoteBibliographyTitleChar"/>
    <w:rsid w:val="00CE458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E4582"/>
    <w:rPr>
      <w:rFonts w:ascii="Calibri" w:hAnsi="Calibri" w:cs="Calibri"/>
      <w:noProof/>
    </w:rPr>
  </w:style>
  <w:style w:type="paragraph" w:customStyle="1" w:styleId="EndNoteBibliography">
    <w:name w:val="EndNote Bibliography"/>
    <w:basedOn w:val="Normal"/>
    <w:link w:val="EndNoteBibliographyChar"/>
    <w:rsid w:val="00CE458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E4582"/>
    <w:rPr>
      <w:rFonts w:ascii="Calibri" w:hAnsi="Calibri" w:cs="Calibri"/>
      <w:noProof/>
    </w:rPr>
  </w:style>
  <w:style w:type="character" w:styleId="Hyperlink">
    <w:name w:val="Hyperlink"/>
    <w:basedOn w:val="DefaultParagraphFont"/>
    <w:uiPriority w:val="99"/>
    <w:unhideWhenUsed/>
    <w:rsid w:val="003B415F"/>
    <w:rPr>
      <w:color w:val="0563C1" w:themeColor="hyperlink"/>
      <w:u w:val="single"/>
    </w:rPr>
  </w:style>
  <w:style w:type="character" w:styleId="UnresolvedMention">
    <w:name w:val="Unresolved Mention"/>
    <w:basedOn w:val="DefaultParagraphFont"/>
    <w:uiPriority w:val="99"/>
    <w:semiHidden/>
    <w:unhideWhenUsed/>
    <w:rsid w:val="003B415F"/>
    <w:rPr>
      <w:color w:val="605E5C"/>
      <w:shd w:val="clear" w:color="auto" w:fill="E1DFDD"/>
    </w:rPr>
  </w:style>
  <w:style w:type="character" w:styleId="LineNumber">
    <w:name w:val="line number"/>
    <w:basedOn w:val="DefaultParagraphFont"/>
    <w:uiPriority w:val="99"/>
    <w:semiHidden/>
    <w:unhideWhenUsed/>
    <w:rsid w:val="00CF59B6"/>
  </w:style>
  <w:style w:type="paragraph" w:styleId="Header">
    <w:name w:val="header"/>
    <w:basedOn w:val="Normal"/>
    <w:link w:val="HeaderChar"/>
    <w:uiPriority w:val="99"/>
    <w:unhideWhenUsed/>
    <w:rsid w:val="00E45F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F58"/>
  </w:style>
  <w:style w:type="paragraph" w:styleId="Footer">
    <w:name w:val="footer"/>
    <w:basedOn w:val="Normal"/>
    <w:link w:val="FooterChar"/>
    <w:uiPriority w:val="99"/>
    <w:unhideWhenUsed/>
    <w:rsid w:val="00E45F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F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8161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scmp.com/news/hong-kong/economy/article/2110077/macau-suffers-us142-billion-economic-loss-wake-typhoon-hat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95</TotalTime>
  <Pages>22</Pages>
  <Words>12925</Words>
  <Characters>7367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Lo</dc:creator>
  <cp:keywords/>
  <dc:description/>
  <cp:lastModifiedBy>Alex Lo</cp:lastModifiedBy>
  <cp:revision>228</cp:revision>
  <dcterms:created xsi:type="dcterms:W3CDTF">2020-06-21T23:05:00Z</dcterms:created>
  <dcterms:modified xsi:type="dcterms:W3CDTF">2021-06-06T03:56:00Z</dcterms:modified>
</cp:coreProperties>
</file>